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08248869" w14:textId="378137CC" w:rsidR="00182295" w:rsidRPr="00182295" w:rsidRDefault="00754725" w:rsidP="00754725">
      <w:pPr>
        <w:spacing w:line="480" w:lineRule="auto"/>
      </w:pPr>
      <w:r>
        <w:rPr>
          <w:b/>
          <w:bCs/>
        </w:rPr>
        <w:t>T</w:t>
      </w:r>
      <w:r w:rsidRPr="0070582B">
        <w:rPr>
          <w:b/>
          <w:bCs/>
        </w:rPr>
        <w:t>itle</w:t>
      </w:r>
      <w:r>
        <w:t xml:space="preserve">: </w:t>
      </w:r>
      <w:r w:rsidR="00182295">
        <w:t xml:space="preserve">Whole plant processes in </w:t>
      </w:r>
      <w:r w:rsidR="00182295">
        <w:rPr>
          <w:i/>
          <w:iCs/>
        </w:rPr>
        <w:t>Glycine max</w:t>
      </w:r>
      <w:r w:rsidR="00182295">
        <w:t xml:space="preserve"> L. are more highly influenced by soil nitrogen fertilization and inoculation with </w:t>
      </w:r>
      <w:proofErr w:type="spellStart"/>
      <w:r w:rsidR="00182295">
        <w:rPr>
          <w:i/>
          <w:iCs/>
        </w:rPr>
        <w:t>Bradyrhizobium</w:t>
      </w:r>
      <w:proofErr w:type="spellEnd"/>
      <w:r w:rsidR="00182295">
        <w:rPr>
          <w:i/>
          <w:iCs/>
        </w:rPr>
        <w:t xml:space="preserve"> japonicum</w:t>
      </w:r>
      <w:r w:rsidR="00182295">
        <w:t xml:space="preserve"> than leaf physiology</w:t>
      </w:r>
    </w:p>
    <w:p w14:paraId="63ADF4A9" w14:textId="77777777" w:rsidR="00754725" w:rsidRPr="002854C8" w:rsidRDefault="00754725" w:rsidP="00754725">
      <w:pPr>
        <w:spacing w:line="480" w:lineRule="auto"/>
      </w:pPr>
    </w:p>
    <w:p w14:paraId="238FEE9C" w14:textId="3FA1AEBC" w:rsidR="00754725" w:rsidRPr="00182295" w:rsidRDefault="00754725" w:rsidP="00754725">
      <w:pPr>
        <w:spacing w:line="480" w:lineRule="auto"/>
      </w:pPr>
      <w:r>
        <w:rPr>
          <w:b/>
          <w:bCs/>
        </w:rPr>
        <w:t xml:space="preserve">Running Head: </w:t>
      </w:r>
      <w:r w:rsidR="00182295">
        <w:t>Soil N and inoculation increases whole plant growth at expense of leaf physiology</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3732CEF4" w14:textId="428568BC" w:rsidR="005E752C" w:rsidRPr="00421AE0" w:rsidRDefault="003B6FAA" w:rsidP="00421AE0">
      <w:pPr>
        <w:spacing w:line="360" w:lineRule="auto"/>
        <w:rPr>
          <w:b/>
          <w:bCs/>
        </w:rPr>
      </w:pPr>
      <w:r>
        <w:rPr>
          <w:b/>
          <w:bCs/>
        </w:rPr>
        <w:lastRenderedPageBreak/>
        <w:t>Introduction</w:t>
      </w:r>
      <w:r w:rsidR="00FF2F22">
        <w:t xml:space="preserve"> </w:t>
      </w:r>
    </w:p>
    <w:p w14:paraId="09078B83" w14:textId="1C35B33F" w:rsidR="001B3B2A" w:rsidRDefault="00526968" w:rsidP="008F457A">
      <w:pPr>
        <w:spacing w:line="360" w:lineRule="auto"/>
        <w:ind w:firstLine="720"/>
      </w:pPr>
      <w:r>
        <w:t>Terrestrial biosphere models, which comprise the land surface component of Earth system models, are sensi</w:t>
      </w:r>
      <w:r w:rsidR="008F457A">
        <w:t xml:space="preserve">tive to the formulation of photosynthetic processes. </w:t>
      </w:r>
      <w:r>
        <w:t>Current</w:t>
      </w:r>
      <w:r w:rsidR="008F457A">
        <w:t>-</w:t>
      </w:r>
      <w:r>
        <w:t xml:space="preserve">generation terrestrial biosphere models </w:t>
      </w:r>
      <w:r w:rsidR="00421AE0">
        <w:t xml:space="preserve">commonly formulate photosynthetic processes </w:t>
      </w:r>
      <w:r w:rsidR="00BA5B53">
        <w:t xml:space="preserve">using </w:t>
      </w:r>
      <w:r w:rsidR="00D80427">
        <w:t xml:space="preserve">parameters </w:t>
      </w:r>
      <w:r>
        <w:t xml:space="preserve">assigned </w:t>
      </w:r>
      <w:r w:rsidR="008F457A">
        <w:t xml:space="preserve">either </w:t>
      </w:r>
      <w:r>
        <w:t>by</w:t>
      </w:r>
      <w:r w:rsidR="00D80427">
        <w:t xml:space="preserve"> plant functional type or </w:t>
      </w:r>
      <w:r w:rsidR="00421AE0">
        <w:t xml:space="preserve">through </w:t>
      </w:r>
      <w:r w:rsidR="00D80427">
        <w:t xml:space="preserve">positive relationships between soil nutrient availability, leaf nutrient allocation, and photosynthetic capacity </w:t>
      </w:r>
      <w:r w:rsidR="009273E2">
        <w:fldChar w:fldCharType="begin" w:fldLock="1"/>
      </w:r>
      <w:r w:rsidR="00B11CB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Smith &amp; Dukes, 2013)","plainTextFormattedCitation":"(Rogers, 2014; Rogers et al., 2017; Smith &amp; Dukes, 2013)","previouslyFormattedCitation":"(Rogers, 2014; Rogers et al., 2017; Smith &amp; Dukes, 2013)"},"properties":{"noteIndex":0},"schema":"https://github.com/citation-style-language/schema/raw/master/csl-citation.json"}</w:instrText>
      </w:r>
      <w:r w:rsidR="009273E2">
        <w:fldChar w:fldCharType="separate"/>
      </w:r>
      <w:r w:rsidR="009273E2" w:rsidRPr="009273E2">
        <w:rPr>
          <w:noProof/>
        </w:rPr>
        <w:t>(Rogers, 2014; Rogers et al., 2017; Smith &amp; Dukes, 2013)</w:t>
      </w:r>
      <w:r w:rsidR="009273E2">
        <w:fldChar w:fldCharType="end"/>
      </w:r>
      <w:r w:rsidR="009A5542">
        <w:t>.</w:t>
      </w:r>
      <w:r w:rsidR="009273E2">
        <w:t xml:space="preserve"> While empirical evidence for </w:t>
      </w:r>
      <w:r w:rsidR="00BA5B53">
        <w:t xml:space="preserve">positive relationships between soil nutrients, leaf nutrient allocation, and photosynthetic capacity is extensive </w:t>
      </w:r>
      <w:r w:rsidR="009273E2">
        <w:fldChar w:fldCharType="begin" w:fldLock="1"/>
      </w:r>
      <w:r w:rsidR="009273E2">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3","4"]]},"page":"400-406","title":"Leaf nutrients, not specific leaf area, are consistent indicators of elevated nutrient inputs","type":"article-journal","volume":"3"},"uris":["http://www.mendeley.com/documents/?uuid=aa4fd087-f2a3-4dc4-b20c-8e5dbc931ba3"]}],"mendeley":{"formattedCitation":"(Brix, 1971; Evans, 1989; Firn et al., 2019)","manualFormatting":"(e.g., Brix, 1971; Evans, 1989; Firn et al., 2019)","plainTextFormattedCitation":"(Brix, 1971; Evans, 1989; Firn et al., 2019)","previouslyFormattedCitation":"(Brix, 1971; Evans, 1989; Firn et al., 2019)"},"properties":{"noteIndex":0},"schema":"https://github.com/citation-style-language/schema/raw/master/csl-citation.json"}</w:instrText>
      </w:r>
      <w:r w:rsidR="009273E2">
        <w:fldChar w:fldCharType="separate"/>
      </w:r>
      <w:r w:rsidR="009273E2" w:rsidRPr="009273E2">
        <w:rPr>
          <w:noProof/>
        </w:rPr>
        <w:t>(</w:t>
      </w:r>
      <w:r w:rsidR="009273E2">
        <w:rPr>
          <w:noProof/>
        </w:rPr>
        <w:t xml:space="preserve">e.g., </w:t>
      </w:r>
      <w:r w:rsidR="009273E2" w:rsidRPr="009273E2">
        <w:rPr>
          <w:noProof/>
        </w:rPr>
        <w:t>Brix, 1971; Evans, 1989; Firn et al., 2019)</w:t>
      </w:r>
      <w:r w:rsidR="009273E2">
        <w:fldChar w:fldCharType="end"/>
      </w:r>
      <w:r w:rsidR="009273E2">
        <w:t>, r</w:t>
      </w:r>
      <w:r w:rsidR="009D7ED8">
        <w:t>ecent work</w:t>
      </w:r>
      <w:r w:rsidR="00B11CB2">
        <w:t xml:space="preserve"> leveraging photosynthetic least-cost theory </w:t>
      </w:r>
      <w:r w:rsidR="00B11CB2">
        <w:fldChar w:fldCharType="begin" w:fldLock="1"/>
      </w:r>
      <w:r w:rsidR="003B782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038/s41477-017-0006-8","ISSN":"2055-0278","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5cb91cb5-5958-4806-a983-c8103350a57b"]}],"mendeley":{"formattedCitation":"(Prentice et al., 2014; Wang et al., 2017; Wright et al., 2003)","plainTextFormattedCitation":"(Prentice et al., 2014; Wang et al., 2017; Wright et al., 2003)","previouslyFormattedCitation":"(Prentice et al., 2014; Wang et al., 2017; Wright et al., 2003)"},"properties":{"noteIndex":0},"schema":"https://github.com/citation-style-language/schema/raw/master/csl-citation.json"}</w:instrText>
      </w:r>
      <w:r w:rsidR="00B11CB2">
        <w:fldChar w:fldCharType="separate"/>
      </w:r>
      <w:r w:rsidR="00B11CB2" w:rsidRPr="00B11CB2">
        <w:rPr>
          <w:noProof/>
        </w:rPr>
        <w:t>(Prentice et al., 2014; Wang et al., 2017; Wright et al., 2003)</w:t>
      </w:r>
      <w:r w:rsidR="00B11CB2">
        <w:fldChar w:fldCharType="end"/>
      </w:r>
      <w:r w:rsidR="009D7ED8">
        <w:t xml:space="preserve"> suggests that leaf nutrient allocation and photosynthetic capacity can be predicted</w:t>
      </w:r>
      <w:r w:rsidR="00BA5B53">
        <w:t xml:space="preserve"> either partially or wholly</w:t>
      </w:r>
      <w:r w:rsidR="009D7ED8">
        <w:t xml:space="preserve"> independent of soil nutrient availability</w:t>
      </w:r>
      <w:r w:rsidR="009273E2">
        <w:t xml:space="preserve"> </w:t>
      </w:r>
      <w:r w:rsidR="009273E2">
        <w:fldChar w:fldCharType="begin" w:fldLock="1"/>
      </w:r>
      <w:r w:rsidR="00C32E51">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3","issue":"1","issued":{"date-parts":[["2021","12","12"]]},"page":"462","title":"Global climate and nutrient controls of photosynthetic capacity","type":"article-journal","volume":"4"},"uris":["http://www.mendeley.com/documents/?uuid=3ef8e4be-d782-4101-b3db-1a91b9992fc1"]},{"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Dong et al., 2017, 2020; Paillassa et al., 2020; Peng et al., 2021; Smith et al., 2019)","plainTextFormattedCitation":"(Dong et al., 2017, 2020; Paillassa et al., 2020; Peng et al., 2021; Smith et al., 2019)","previouslyFormattedCitation":"(Dong et al., 2017, 2020; Paillassa et al., 2020; Peng et al., 2021; Smith et al., 2019)"},"properties":{"noteIndex":0},"schema":"https://github.com/citation-style-language/schema/raw/master/csl-citation.json"}</w:instrText>
      </w:r>
      <w:r w:rsidR="009273E2">
        <w:fldChar w:fldCharType="separate"/>
      </w:r>
      <w:r w:rsidR="00F87256" w:rsidRPr="00F87256">
        <w:rPr>
          <w:noProof/>
        </w:rPr>
        <w:t>(Dong et al., 2017, 2020; Paillassa et al., 2020; Peng et al., 2021; Smith et al., 2019)</w:t>
      </w:r>
      <w:r w:rsidR="009273E2">
        <w:fldChar w:fldCharType="end"/>
      </w:r>
      <w:r w:rsidR="00BA5B53">
        <w:t>.</w:t>
      </w:r>
      <w:r w:rsidR="00182295">
        <w:t xml:space="preserve"> </w:t>
      </w:r>
      <w:r w:rsidR="00BA5B53">
        <w:t xml:space="preserve">The resulting uncertainty </w:t>
      </w:r>
      <w:r w:rsidR="00B11CB2">
        <w:t>over whether</w:t>
      </w:r>
      <w:r w:rsidR="00D16FB9">
        <w:t xml:space="preserve"> soil n</w:t>
      </w:r>
      <w:r w:rsidR="008F457A">
        <w:t>utrient</w:t>
      </w:r>
      <w:r w:rsidR="00D16FB9">
        <w:t xml:space="preserve"> </w:t>
      </w:r>
      <w:r w:rsidR="008F457A">
        <w:t>availability</w:t>
      </w:r>
      <w:r w:rsidR="00D16FB9">
        <w:t xml:space="preserve"> or aboveground climate factors</w:t>
      </w:r>
      <w:r w:rsidR="00421AE0">
        <w:t xml:space="preserve"> drive</w:t>
      </w:r>
      <w:r w:rsidR="00D16FB9">
        <w:t xml:space="preserve"> </w:t>
      </w:r>
      <w:r w:rsidR="00182295">
        <w:t xml:space="preserve">leaf </w:t>
      </w:r>
      <w:r w:rsidR="00B11CB2">
        <w:t>photosynthesis limits our ability to confidently model photosynthesis</w:t>
      </w:r>
      <w:r w:rsidR="00421AE0">
        <w:t xml:space="preserve"> across time and space</w:t>
      </w:r>
      <w:r w:rsidR="00B11CB2">
        <w:t xml:space="preserve">, which casts doubt in the ability of </w:t>
      </w:r>
      <w:r w:rsidR="008F457A">
        <w:t>terrestrial biosphere and Earth system</w:t>
      </w:r>
      <w:r w:rsidR="00B11CB2">
        <w:t xml:space="preserve"> models to accurately predict photosynthetic responses and feedbacks to global change</w:t>
      </w:r>
      <w:r w:rsidR="008F457A">
        <w:t xml:space="preserve"> (</w:t>
      </w:r>
      <w:r w:rsidR="008F457A" w:rsidRPr="008F457A">
        <w:rPr>
          <w:highlight w:val="yellow"/>
        </w:rPr>
        <w:t>cite</w:t>
      </w:r>
      <w:r w:rsidR="008F457A">
        <w:t>)</w:t>
      </w:r>
      <w:r w:rsidR="00B11CB2">
        <w:t>.</w:t>
      </w:r>
    </w:p>
    <w:p w14:paraId="77BCB39B" w14:textId="40CCBC67" w:rsidR="00B11CB2" w:rsidRDefault="00B11CB2" w:rsidP="00B11CB2">
      <w:pPr>
        <w:spacing w:line="360" w:lineRule="auto"/>
        <w:ind w:firstLine="720"/>
      </w:pPr>
      <w:r>
        <w:t>Photosynthetic least-cost theory provides a framework for understand how</w:t>
      </w:r>
      <w:r w:rsidR="00182295">
        <w:t xml:space="preserve"> leaf nutrient allocation and photosynthetic capacity might be modified by</w:t>
      </w:r>
      <w:r>
        <w:t xml:space="preserve"> edaphic or climatic factors. First principles of photosynthetic least-cost theory suggests that plants acclimate to aboveground and belowground growing conditions by allowing a given photosynthesis rate to be achieved at the minimal cost of water and nitrogen use</w:t>
      </w:r>
      <w:r w:rsidR="003B782E">
        <w:t xml:space="preserve"> </w:t>
      </w:r>
      <w:r w:rsidR="003B782E">
        <w:fldChar w:fldCharType="begin" w:fldLock="1"/>
      </w:r>
      <w:r w:rsidR="003B782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3B782E">
        <w:fldChar w:fldCharType="separate"/>
      </w:r>
      <w:r w:rsidR="003B782E" w:rsidRPr="003B782E">
        <w:rPr>
          <w:noProof/>
        </w:rPr>
        <w:t>(Prentice et al., 2014; Wright et al., 2003)</w:t>
      </w:r>
      <w:r w:rsidR="003B782E">
        <w:fldChar w:fldCharType="end"/>
      </w:r>
      <w:r>
        <w:t xml:space="preserve">. </w:t>
      </w:r>
      <w:r w:rsidR="00EF3C3C">
        <w:t xml:space="preserve">The theory also predicts that unit costs of water and nitrogen use are </w:t>
      </w:r>
      <w:r w:rsidR="003B782E">
        <w:t xml:space="preserve">largely </w:t>
      </w:r>
      <w:r w:rsidR="00EF3C3C">
        <w:t>substitutable, such that plants can acclimate to an environment by sacrificing inefficient use of a more abundant and less costly resource to acquire and use for more efficient use of a less abundant and therefore more costly resource to acquire and use</w:t>
      </w:r>
      <w:r w:rsidR="003B782E">
        <w:t xml:space="preserve"> </w:t>
      </w:r>
      <w:r w:rsidR="003B782E">
        <w:fldChar w:fldCharType="begin" w:fldLock="1"/>
      </w:r>
      <w:r w:rsidR="003B782E">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Wright et al., 2003)","plainTextFormattedCitation":"(Paillassa et al., 2020; Wright et al., 2003)","previouslyFormattedCitation":"(Paillassa et al., 2020; Wright et al., 2003)"},"properties":{"noteIndex":0},"schema":"https://github.com/citation-style-language/schema/raw/master/csl-citation.json"}</w:instrText>
      </w:r>
      <w:r w:rsidR="003B782E">
        <w:fldChar w:fldCharType="separate"/>
      </w:r>
      <w:r w:rsidR="003B782E" w:rsidRPr="003B782E">
        <w:rPr>
          <w:noProof/>
        </w:rPr>
        <w:t>(Paillassa et al., 2020; Wright et al., 2003)</w:t>
      </w:r>
      <w:r w:rsidR="003B782E">
        <w:fldChar w:fldCharType="end"/>
      </w:r>
      <w:r w:rsidR="00EF3C3C">
        <w:t>. For example, plants should acclimate to arid growing environments by sacrificing inefficient use of nitrogen for efficient use of water. This strategy would allow plants to maintain a given photosynthetic output at greater leaf nitrogen allocation per stomatal conductance, a response that photosynthetic least cost theory suggests is driven by an increase in the cost of water acquisition and use relative to nitrogen. Similarly, plants should acclimate to nitrogen-rich environments by</w:t>
      </w:r>
      <w:r w:rsidR="004F4C11">
        <w:t xml:space="preserve"> </w:t>
      </w:r>
      <w:r w:rsidR="003B782E">
        <w:t xml:space="preserve">sacrificing </w:t>
      </w:r>
      <w:r w:rsidR="003B782E">
        <w:lastRenderedPageBreak/>
        <w:t xml:space="preserve">inefficient use of nitrogen for efficient use of water, a response driven by a reduction in the cost of nitrogen acquisition relative to water </w:t>
      </w:r>
      <w:r w:rsidR="003B782E">
        <w:fldChar w:fldCharType="begin" w:fldLock="1"/>
      </w:r>
      <w:r w:rsidR="00F9445D">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3B782E">
        <w:fldChar w:fldCharType="separate"/>
      </w:r>
      <w:r w:rsidR="003B782E" w:rsidRPr="003B782E">
        <w:rPr>
          <w:noProof/>
        </w:rPr>
        <w:t>(Perkowski et al., 2021)</w:t>
      </w:r>
      <w:r w:rsidR="003B782E">
        <w:fldChar w:fldCharType="end"/>
      </w:r>
      <w:r w:rsidR="004F4C11">
        <w:t>.</w:t>
      </w:r>
    </w:p>
    <w:p w14:paraId="7EA485F3" w14:textId="0567102A" w:rsidR="00C32E51" w:rsidRDefault="00C6042C" w:rsidP="00F76F37">
      <w:pPr>
        <w:spacing w:line="360" w:lineRule="auto"/>
        <w:ind w:firstLine="720"/>
      </w:pPr>
      <w:r>
        <w:t>The net effect of soil nutrient availability on tradeoffs between nitrogen and water use inferred from photosynthetic least-cost theory may depend on a species’ dominant mode of nutrient acquisition</w:t>
      </w:r>
      <w:r w:rsidR="00F76F37">
        <w:t xml:space="preserve">. </w:t>
      </w:r>
      <w:r>
        <w:t xml:space="preserve">Previous work indicates that costs associated with nutrient acquisition varies by nutrient acquisition strategy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page":"507-522","title":"Ecosystem responses to elevated CO&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57BBF">
        <w:rPr>
          <w:noProof/>
        </w:rPr>
        <w:t>(Brzostek et al., 2014; Perkowski et al., 2021; Terrer et al., 2018)</w:t>
      </w:r>
      <w:r>
        <w:fldChar w:fldCharType="end"/>
      </w:r>
      <w:r>
        <w:t xml:space="preserve">, which should influence the cost of using nitrogen relative to water. </w:t>
      </w:r>
      <w:proofErr w:type="gramStart"/>
      <w:r w:rsidR="00C32E51">
        <w:t>In a given</w:t>
      </w:r>
      <w:proofErr w:type="gramEnd"/>
      <w:r w:rsidR="00C32E51">
        <w:t xml:space="preserve"> environment, species with low costs of nutrient acquisition (e.g., species who associate with ectomycorrhizal fungi or nitrogen-fixing bacteria</w:t>
      </w:r>
      <w:r w:rsidR="00440CFF">
        <w:t xml:space="preserve">; </w:t>
      </w:r>
      <w:r w:rsidR="00440CFF">
        <w:fldChar w:fldCharType="begin" w:fldLock="1"/>
      </w:r>
      <w:r w:rsidR="00F76F37">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440CFF">
        <w:fldChar w:fldCharType="separate"/>
      </w:r>
      <w:r w:rsidR="00440CFF" w:rsidRPr="00C32E51">
        <w:rPr>
          <w:noProof/>
        </w:rPr>
        <w:t>Terrer et al., 2018</w:t>
      </w:r>
      <w:r w:rsidR="00440CFF">
        <w:fldChar w:fldCharType="end"/>
      </w:r>
      <w:r w:rsidR="00C32E51">
        <w:t xml:space="preserve">) should </w:t>
      </w:r>
      <w:r w:rsidR="00440CFF">
        <w:t>exhibit a</w:t>
      </w:r>
      <w:r w:rsidR="00C32E51">
        <w:t xml:space="preserve"> larger difference in the cost of using nitrogen relative to water compared to species with higher costs of nutrient acquisition (e.g., species who associate with arbuscular mycorrhizal fungi or through direct uptake; </w:t>
      </w:r>
      <w:r w:rsidR="00C32E51">
        <w:fldChar w:fldCharType="begin" w:fldLock="1"/>
      </w:r>
      <w:r w:rsidR="00F76F37">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C32E51">
        <w:fldChar w:fldCharType="separate"/>
      </w:r>
      <w:r w:rsidR="00C32E51" w:rsidRPr="00C32E51">
        <w:rPr>
          <w:noProof/>
        </w:rPr>
        <w:t>Terrer et al., 2018</w:t>
      </w:r>
      <w:r w:rsidR="00C32E51">
        <w:fldChar w:fldCharType="end"/>
      </w:r>
      <w:r w:rsidR="00C32E51">
        <w:t>).</w:t>
      </w:r>
      <w:r w:rsidR="00440CFF">
        <w:t xml:space="preserve"> These patterns should result in stronger nitrogen-water use tradeoffs in species that have low costs of nutrient acquisition, and weaker nitrogen-water use tradeoffs in species that have higher costs of nutrient acquisition. However, these patterns may be context dependent on soil nutrient availability, as costs of nutrient acquisition via direct uptake should decrease with increasing nutrient availability</w:t>
      </w:r>
      <w:r w:rsidR="00F76F37">
        <w:t xml:space="preserve"> </w:t>
      </w:r>
      <w:r w:rsidR="00F76F37">
        <w:fldChar w:fldCharType="begin" w:fldLock="1"/>
      </w:r>
      <w:r w:rsidR="00F76F3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operties":{"noteIndex":0},"schema":"https://github.com/citation-style-language/schema/raw/master/csl-citation.json"}</w:instrText>
      </w:r>
      <w:r w:rsidR="00F76F37">
        <w:fldChar w:fldCharType="separate"/>
      </w:r>
      <w:r w:rsidR="00F76F37" w:rsidRPr="00F76F37">
        <w:rPr>
          <w:noProof/>
        </w:rPr>
        <w:t>(Perkowski et al., 2021)</w:t>
      </w:r>
      <w:r w:rsidR="00F76F37">
        <w:fldChar w:fldCharType="end"/>
      </w:r>
      <w:r w:rsidR="00F76F37">
        <w:t xml:space="preserve">, and may cause a shift in the dominant mode of nutrient acquisition if the cost of nutrient acquisition via direct uptake becomes less costly than a previous dominant mode of nutrient acquisition. </w:t>
      </w:r>
      <w:r w:rsidR="00440CFF">
        <w:t xml:space="preserve">To date, no study has directly investigated the effect of acquisition strategy on tradeoffs between nitrogen and water use </w:t>
      </w:r>
      <w:r w:rsidR="00F76F37">
        <w:t>within the context of soil nutrient availability</w:t>
      </w:r>
      <w:r w:rsidR="00440CFF">
        <w:t>.</w:t>
      </w:r>
    </w:p>
    <w:p w14:paraId="1CB0C02F" w14:textId="77777777" w:rsidR="00F76F37" w:rsidRDefault="00F76F37" w:rsidP="00F76F37">
      <w:pPr>
        <w:spacing w:line="360" w:lineRule="auto"/>
        <w:ind w:firstLine="720"/>
      </w:pPr>
      <w:r>
        <w:t>Finally, the strength of nitrogen water use tradeoffs may depend on whole plant allocation decisions. This may be particularly apparent in juvenile or annual species, where high volumes of resources are allocated to growth. In such cases, individuals may preferentially allocate nutrients to leaf production (</w:t>
      </w:r>
      <w:proofErr w:type="gramStart"/>
      <w:r>
        <w:t>i.e.</w:t>
      </w:r>
      <w:proofErr w:type="gramEnd"/>
      <w:r>
        <w:t xml:space="preserve"> leaf quantity) over leaf quality, leading to a stimulation in whole plant photosynthesis and primary productivity through an increase in total leaf area. This might induce a tradeoff between leaf nutrient allocation patterns expected from photosynthetic least-cost theory and whole plant nutrient allocation expected from whole plant optimality (). No studies investigating patterns expected from photosynthetic least-cost theory to date have considered tradeoffs between leaf and whole plant nutrient allocation, which is </w:t>
      </w:r>
      <w:proofErr w:type="spellStart"/>
      <w:r>
        <w:t>necessary</w:t>
      </w:r>
      <w:proofErr w:type="spellEnd"/>
      <w:r>
        <w:t xml:space="preserve"> if we are to understand optimal leaf and whole plant acclimation responses to different environments.</w:t>
      </w:r>
    </w:p>
    <w:p w14:paraId="4BF70773" w14:textId="71313F0B" w:rsidR="00754725" w:rsidRPr="00E2103C" w:rsidRDefault="00FF7948" w:rsidP="008F6058">
      <w:pPr>
        <w:spacing w:line="360" w:lineRule="auto"/>
        <w:ind w:firstLine="720"/>
      </w:pPr>
      <w:r>
        <w:lastRenderedPageBreak/>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 factorial</w:t>
      </w:r>
      <w:r w:rsidR="00993546">
        <w:t xml:space="preserve"> </w:t>
      </w:r>
      <w:r>
        <w:t>greenhouse experiment</w:t>
      </w:r>
      <w:r w:rsidR="00993546">
        <w:t>.</w:t>
      </w:r>
      <w:r w:rsidR="00231617">
        <w:t xml:space="preserve"> </w:t>
      </w:r>
      <w:r>
        <w:t>We leveraged this experiment to understand how soil nutrients and nitrogen fixation modify water-nitrogen tradeoffs expected from photosynthetic least cost theory</w:t>
      </w:r>
      <w:r w:rsidR="00231617">
        <w:t>,</w:t>
      </w:r>
      <w:r>
        <w:t xml:space="preserve"> and whether these responses were dependent on whole plant growth. We hypothesized that</w:t>
      </w:r>
      <w:r w:rsidR="00D01503">
        <w:t xml:space="preserve"> </w:t>
      </w:r>
      <w:r>
        <w:t xml:space="preserve">(1) </w:t>
      </w:r>
      <w:r w:rsidR="00D01503">
        <w:t>s</w:t>
      </w:r>
      <w:r>
        <w:t>oil nitrogen fertilization w</w:t>
      </w:r>
      <w:r w:rsidR="00D01503">
        <w:t>ould</w:t>
      </w:r>
      <w:r>
        <w:t xml:space="preserve"> increase whole plant growth through an increase in total leaf area</w:t>
      </w:r>
      <w:r w:rsidR="00D01503">
        <w:t>, which would allow plants to increase whole plant primary productivity</w:t>
      </w:r>
      <w:r>
        <w:t>. We expected that inoculation would also increase whole plant growth, but only under the low soil nitrogen treatment due to a reduction in nodulation</w:t>
      </w:r>
      <w:r w:rsidR="00D01503">
        <w:t xml:space="preserve"> with increasing fertilization</w:t>
      </w:r>
      <w:r>
        <w:t>.</w:t>
      </w:r>
      <w:r w:rsidR="00D01503">
        <w:t xml:space="preserve"> We also hypothesized that (2)</w:t>
      </w:r>
      <w:r w:rsidR="00F76F37">
        <w:t xml:space="preserve"> if soil nitrogen fertilization did</w:t>
      </w:r>
      <w:r w:rsidR="008F6058">
        <w:t xml:space="preserve"> not influence whole plant growth, that soil nitrogen fertilization would increase </w:t>
      </w:r>
      <w:r>
        <w:t xml:space="preserve">leaf nitrogen per stomatal conductance through an increase in leaf nitrogen allocation </w:t>
      </w:r>
      <w:r w:rsidR="00231617">
        <w:t>and reduction in stomatal conductance. We expected this response to be driven by a reduction in the carbon cost of acquiring nitrogen versus water, causing individuals to sacrifice inefficient use of nitrogen for more efficient use of water.</w:t>
      </w:r>
      <w:r w:rsidR="00D01503">
        <w:t xml:space="preserve"> We also expected that inoculation would increase the magnitude of nitrogen-water </w:t>
      </w:r>
      <w:proofErr w:type="gramStart"/>
      <w:r w:rsidR="00D01503">
        <w:t>tradeoffs</w:t>
      </w:r>
      <w:r w:rsidR="008F6058">
        <w:t>,</w:t>
      </w:r>
      <w:r w:rsidR="00D01503">
        <w:t xml:space="preserve"> but</w:t>
      </w:r>
      <w:proofErr w:type="gramEnd"/>
      <w:r w:rsidR="00D01503">
        <w:t xml:space="preserve"> would only be observed under the low soil nitrogen treatment.</w:t>
      </w:r>
      <w:r w:rsidR="00754725">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1D16EEDF" w14:textId="700703B3" w:rsidR="00FF6F53" w:rsidRDefault="0011017D" w:rsidP="00ED1628">
      <w:pPr>
        <w:spacing w:line="36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0"/>
      <w:r w:rsidR="00BC7961">
        <w:t>4</w:t>
      </w:r>
      <w:commentRangeEnd w:id="0"/>
      <w:r w:rsidR="00BC7961">
        <w:rPr>
          <w:rStyle w:val="CommentReference"/>
          <w:rFonts w:eastAsia="Times New Roman" w:cs="Times New Roman"/>
        </w:rPr>
        <w:commentReference w:id="0"/>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commentRangeStart w:id="1"/>
      <w:r w:rsidR="005A7A45">
        <w:rPr>
          <w:rFonts w:cs="Times New Roman"/>
        </w:rPr>
        <w:t>XX</w:t>
      </w:r>
      <w:r w:rsidR="00675662">
        <w:rPr>
          <w:rFonts w:cs="Times New Roman"/>
        </w:rPr>
        <w:t>%</w:t>
      </w:r>
      <w:commentRangeEnd w:id="1"/>
      <w:r w:rsidR="005A7A45">
        <w:rPr>
          <w:rStyle w:val="CommentReference"/>
          <w:rFonts w:eastAsia="Times New Roman" w:cs="Times New Roman"/>
        </w:rPr>
        <w:commentReference w:id="1"/>
      </w:r>
      <w:r w:rsidR="00675662">
        <w:rPr>
          <w:rFonts w:cs="Times New Roman"/>
        </w:rPr>
        <w:t xml:space="preserve"> </w:t>
      </w:r>
      <w:r w:rsidR="00534BFA">
        <w:rPr>
          <w:rFonts w:cs="Times New Roman"/>
        </w:rPr>
        <w:t>sodium hypochlorite</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Pr>
          <w:rFonts w:cs="Times New Roman"/>
        </w:rPr>
        <w:t>XX</w:t>
      </w:r>
      <w:r w:rsidR="00ED1628">
        <w:rPr>
          <w:rFonts w:cs="Times New Roman"/>
        </w:rPr>
        <w:t xml:space="preserve">% </w:t>
      </w:r>
      <w:r w:rsidR="00534BFA">
        <w:rPr>
          <w:rFonts w:cs="Times New Roman"/>
        </w:rPr>
        <w:t>sodium hypochlorite</w:t>
      </w:r>
      <w:r w:rsidR="00534BFA">
        <w:rPr>
          <w:rFonts w:cs="Times New Roman"/>
        </w:rPr>
        <w:t xml:space="preserve"> </w:t>
      </w:r>
      <w:r w:rsidR="00ED1628">
        <w:rPr>
          <w:rFonts w:cs="Times New Roman"/>
        </w:rPr>
        <w:t>prior to planting to ensure that the only difference between seed</w:t>
      </w:r>
      <w:r w:rsidR="00BC7961">
        <w:rPr>
          <w:rFonts w:cs="Times New Roman"/>
        </w:rPr>
        <w:t xml:space="preserve"> treatments</w:t>
      </w:r>
      <w:r w:rsidR="00ED1628">
        <w:rPr>
          <w:rFonts w:cs="Times New Roman"/>
        </w:rPr>
        <w:t xml:space="preserve"> w</w:t>
      </w:r>
      <w:r w:rsidR="00BC7961">
        <w:rPr>
          <w:rFonts w:cs="Times New Roman"/>
        </w:rPr>
        <w:t>as</w:t>
      </w:r>
      <w:r w:rsidR="00ED1628">
        <w:rPr>
          <w:rFonts w:cs="Times New Roman"/>
        </w:rPr>
        <w:t xml:space="preserve"> the inoculation treatment.</w:t>
      </w:r>
    </w:p>
    <w:p w14:paraId="42F7CA6B" w14:textId="50E54B47" w:rsidR="00D67D74" w:rsidRPr="00412BAB" w:rsidRDefault="00912680" w:rsidP="00412BAB">
      <w:pPr>
        <w:autoSpaceDE w:val="0"/>
        <w:autoSpaceDN w:val="0"/>
        <w:adjustRightInd w:val="0"/>
        <w:spacing w:line="36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2"/>
      <w:r w:rsidR="0089764A" w:rsidRPr="00EE5B74">
        <w:rPr>
          <w:rFonts w:cs="Times New Roman"/>
          <w:highlight w:val="yellow"/>
        </w:rPr>
        <w:t>six weeks</w:t>
      </w:r>
      <w:commentRangeEnd w:id="2"/>
      <w:r w:rsidR="00EE5B74">
        <w:rPr>
          <w:rStyle w:val="CommentReference"/>
          <w:rFonts w:eastAsia="Times New Roman" w:cs="Times New Roman"/>
        </w:rPr>
        <w:commentReference w:id="2"/>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w:t>
      </w:r>
      <w:r w:rsidR="00412BAB">
        <w:rPr>
          <w:rFonts w:cs="Times New Roman"/>
        </w:rPr>
        <w:t>There was no evidence of pot size induced growth limitation at the time of biomass harvest, a pattern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2946EC3C"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w:t>
      </w:r>
      <w:r w:rsidR="00D67D74" w:rsidRPr="00863849">
        <w:rPr>
          <w:color w:val="000000"/>
          <w:vertAlign w:val="superscript"/>
        </w:rPr>
        <w:lastRenderedPageBreak/>
        <w:t>1</w:t>
      </w:r>
      <w:r w:rsidR="00D67D74" w:rsidRPr="00863849">
        <w:rPr>
          <w:color w:val="000000"/>
        </w:rPr>
        <w:t>): 400,</w:t>
      </w:r>
      <w:r w:rsidR="00D67D74">
        <w:rPr>
          <w:color w:val="000000"/>
        </w:rPr>
        <w:t xml:space="preserve"> 300, 200, 100</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air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15E8E870"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sidR="008F6058">
        <w:rPr>
          <w:color w:val="000000"/>
        </w:rPr>
        <w:t xml:space="preserve"> and subsequently</w:t>
      </w:r>
      <w:r w:rsidRPr="00863849">
        <w:rPr>
          <w:color w:val="000000"/>
        </w:rPr>
        <w:t xml:space="preserve">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4BC774B5" w:rsidR="00DD0878" w:rsidRDefault="00DD0878" w:rsidP="009F0F34">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w:t>
      </w:r>
      <w:commentRangeStart w:id="3"/>
      <w:r>
        <w:t xml:space="preserve">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commentRangeEnd w:id="3"/>
      <w:r w:rsidR="009F0F34">
        <w:rPr>
          <w:rStyle w:val="CommentReference"/>
          <w:rFonts w:eastAsia="Times New Roman" w:cs="Times New Roman"/>
        </w:rPr>
        <w:commentReference w:id="3"/>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E20C33"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5F5865CD" w:rsidR="00DD0878" w:rsidRPr="00926F7B" w:rsidRDefault="00DD0878" w:rsidP="00021BEB">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w:t>
      </w:r>
      <w:r>
        <w:rPr>
          <w:color w:val="000000"/>
        </w:rPr>
        <w:lastRenderedPageBreak/>
        <w:t xml:space="preserve">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E20C33"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1CDA29F0"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E20C33"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a</w:t>
      </w:r>
      <w:r w:rsidR="00DD0878"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E20C33"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b</w:t>
      </w:r>
      <w:r w:rsidR="00DD0878"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2F54FDDA"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lastRenderedPageBreak/>
        <w:t>Tradeoffs between nitrogen and water usage</w:t>
      </w:r>
    </w:p>
    <w:p w14:paraId="7CCB4168" w14:textId="12219484" w:rsidR="00DD0878" w:rsidRDefault="00DD0878" w:rsidP="00021BEB">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4099B94" w14:textId="633A5C41" w:rsidR="007755C4" w:rsidRDefault="00F83744" w:rsidP="007755C4">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w:t>
      </w:r>
      <w:commentRangeStart w:id="4"/>
      <w:r>
        <w:t>seven</w:t>
      </w:r>
      <w:commentRangeEnd w:id="4"/>
      <w:r w:rsidR="007755C4">
        <w:rPr>
          <w:rStyle w:val="CommentReference"/>
          <w:rFonts w:eastAsia="Times New Roman" w:cs="Times New Roman"/>
        </w:rPr>
        <w:commentReference w:id="4"/>
      </w:r>
      <w:r>
        <w:t xml:space="preserve">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r w:rsidR="007755C4">
        <w:rPr>
          <w:rFonts w:cs="Times New Roman"/>
        </w:rPr>
        <w:t xml:space="preserve"> </w:t>
      </w:r>
    </w:p>
    <w:p w14:paraId="2C0094A3" w14:textId="0806C4B7" w:rsidR="00EC6B47" w:rsidRDefault="00351A75" w:rsidP="007755C4">
      <w:pPr>
        <w:autoSpaceDE w:val="0"/>
        <w:autoSpaceDN w:val="0"/>
        <w:adjustRightInd w:val="0"/>
        <w:spacing w:line="36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w:t>
      </w:r>
      <w:proofErr w:type="spellStart"/>
      <w:r w:rsidR="00E20C33">
        <w:rPr>
          <w:rFonts w:cs="Times New Roman"/>
        </w:rPr>
        <w:t>gC</w:t>
      </w:r>
      <w:proofErr w:type="spellEnd"/>
      <w:r w:rsidR="00E20C33">
        <w:rPr>
          <w:rFonts w:cs="Times New Roman"/>
        </w:rPr>
        <w:t xml:space="preserve">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 by multiplying the carbon content of roots and root nodules by total biomass of each respective organ type, then adding root carbon biomass and root nodule carbon biomass. Similarly, w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taking the sum of nitrogen biomass of each organ type.</w:t>
      </w:r>
      <w:r>
        <w:rPr>
          <w:rFonts w:cs="Times New Roman"/>
        </w:rPr>
        <w:t xml:space="preserve"> This calculation only quantifies plant structural carbon costs to acquire </w:t>
      </w:r>
      <w:proofErr w:type="gramStart"/>
      <w:r>
        <w:rPr>
          <w:rFonts w:cs="Times New Roman"/>
        </w:rPr>
        <w:t>nitrogen</w:t>
      </w:r>
      <w:r w:rsidR="00E20C33">
        <w:rPr>
          <w:rFonts w:cs="Times New Roman"/>
        </w:rPr>
        <w:t>,</w:t>
      </w:r>
      <w:r>
        <w:rPr>
          <w:rFonts w:cs="Times New Roman"/>
        </w:rPr>
        <w:t xml:space="preserve"> and</w:t>
      </w:r>
      <w:proofErr w:type="gramEnd"/>
      <w:r>
        <w:rPr>
          <w:rFonts w:cs="Times New Roman"/>
        </w:rPr>
        <w:t xml:space="preserve"> does not include any additional carbon costs of nitrogen acquisition that are associated with root respiration, root exudation, or root turnover. An explicit explanation of the </w:t>
      </w:r>
      <w:r>
        <w:rPr>
          <w:rFonts w:cs="Times New Roman"/>
        </w:rPr>
        <w:lastRenderedPageBreak/>
        <w:t xml:space="preserve">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A57BBF">
        <w:rPr>
          <w:rFonts w:cs="Times New Roman"/>
        </w:rPr>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65D17BD5"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79BBE4D8" w:rsidR="00166B47" w:rsidRPr="00DF652A" w:rsidRDefault="00166B47" w:rsidP="00021BEB">
      <w:pPr>
        <w:spacing w:line="360" w:lineRule="auto"/>
        <w:ind w:firstLine="720"/>
      </w:pPr>
      <w:r>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r w:rsidR="006C759F">
        <w:t>natural log</w:t>
      </w:r>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Pr="00166B47">
        <w:t xml:space="preserve">square root transformed </w:t>
      </w:r>
      <w:r w:rsidR="00AD6759">
        <w:t>root nodule biomass: root biomass and root nodule biomass</w:t>
      </w:r>
      <w:r w:rsidRPr="00166B47">
        <w:t>.</w:t>
      </w:r>
    </w:p>
    <w:p w14:paraId="0351CB86" w14:textId="7005C544" w:rsidR="004C3C71" w:rsidRDefault="00166B47" w:rsidP="00021BEB">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w:t>
      </w:r>
      <w:r w:rsidRPr="00863849">
        <w:lastRenderedPageBreak/>
        <w:t>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2807DCF7" w14:textId="57BA11B8" w:rsidR="004C3C71" w:rsidRDefault="006C759F" w:rsidP="006C759F">
      <w:pPr>
        <w:spacing w:line="360" w:lineRule="auto"/>
      </w:pPr>
      <w:r w:rsidRPr="006C759F">
        <w:rPr>
          <w:b/>
          <w:bCs/>
        </w:rPr>
        <w:lastRenderedPageBreak/>
        <w:t>Table 1</w:t>
      </w:r>
      <w:r>
        <w:t xml:space="preserve"> </w:t>
      </w:r>
      <w:r w:rsidR="00371C20">
        <w:t xml:space="preserve">Summary table </w:t>
      </w:r>
      <w:r w:rsidR="008D6E2F">
        <w:t>that lists all measured leaf and whole plant</w:t>
      </w:r>
      <w:r w:rsidR="00371C20">
        <w:t xml:space="preserve"> traits and their associated units. A trait description is also </w:t>
      </w:r>
      <w:r w:rsidR="008D6E2F">
        <w:t>included</w:t>
      </w:r>
      <w:r w:rsidR="00371C20">
        <w:t xml:space="preserve"> if a trait is represented as an acronym</w:t>
      </w:r>
    </w:p>
    <w:p w14:paraId="509AA6F4" w14:textId="77777777" w:rsidR="00371C20" w:rsidRDefault="00371C20" w:rsidP="006C759F">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6C759F" w:rsidRPr="007D0701" w14:paraId="54FE437D" w14:textId="77777777" w:rsidTr="008D6E2F">
        <w:tc>
          <w:tcPr>
            <w:tcW w:w="3100" w:type="dxa"/>
            <w:tcBorders>
              <w:top w:val="single" w:sz="4" w:space="0" w:color="auto"/>
              <w:bottom w:val="single" w:sz="4" w:space="0" w:color="auto"/>
            </w:tcBorders>
          </w:tcPr>
          <w:p w14:paraId="52F59FE2" w14:textId="15143A47" w:rsidR="006C759F" w:rsidRPr="008D6E2F" w:rsidRDefault="0025668C" w:rsidP="00371C20">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34039012" w14:textId="44095054" w:rsidR="006C759F" w:rsidRPr="008D6E2F" w:rsidRDefault="006C759F" w:rsidP="00371C20">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07BADCC2" w14:textId="49B9A5B4" w:rsidR="006C759F" w:rsidRPr="008D6E2F" w:rsidRDefault="0025668C" w:rsidP="00371C20">
            <w:pPr>
              <w:spacing w:line="276" w:lineRule="auto"/>
              <w:rPr>
                <w:b/>
                <w:bCs/>
                <w:sz w:val="22"/>
                <w:szCs w:val="22"/>
              </w:rPr>
            </w:pPr>
            <w:r w:rsidRPr="008D6E2F">
              <w:rPr>
                <w:b/>
                <w:bCs/>
                <w:sz w:val="22"/>
                <w:szCs w:val="22"/>
              </w:rPr>
              <w:t>Trait</w:t>
            </w:r>
            <w:r w:rsidR="006C759F" w:rsidRPr="008D6E2F">
              <w:rPr>
                <w:b/>
                <w:bCs/>
                <w:sz w:val="22"/>
                <w:szCs w:val="22"/>
              </w:rPr>
              <w:t xml:space="preserve"> description</w:t>
            </w:r>
          </w:p>
        </w:tc>
      </w:tr>
      <w:tr w:rsidR="00371C20" w:rsidRPr="007D0701" w14:paraId="2B62BD41" w14:textId="77777777" w:rsidTr="008D6E2F">
        <w:tc>
          <w:tcPr>
            <w:tcW w:w="3100" w:type="dxa"/>
            <w:tcBorders>
              <w:top w:val="single" w:sz="4" w:space="0" w:color="auto"/>
            </w:tcBorders>
            <w:vAlign w:val="center"/>
          </w:tcPr>
          <w:p w14:paraId="1F0802D7" w14:textId="77777777" w:rsidR="00371C20" w:rsidRPr="008D6E2F" w:rsidRDefault="00371C20" w:rsidP="00371C20">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tcPr>
          <w:p w14:paraId="1161A343" w14:textId="77777777" w:rsidR="00371C20" w:rsidRPr="008D6E2F" w:rsidRDefault="00371C20" w:rsidP="00371C20">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tcPr>
          <w:p w14:paraId="69C0FACF" w14:textId="77777777" w:rsidR="00371C20" w:rsidRPr="008D6E2F" w:rsidRDefault="00371C20" w:rsidP="00371C20">
            <w:pPr>
              <w:spacing w:line="276" w:lineRule="auto"/>
              <w:rPr>
                <w:sz w:val="22"/>
                <w:szCs w:val="22"/>
              </w:rPr>
            </w:pPr>
            <w:r w:rsidRPr="008D6E2F">
              <w:rPr>
                <w:sz w:val="22"/>
                <w:szCs w:val="22"/>
              </w:rPr>
              <w:t>net photosynthesis</w:t>
            </w:r>
          </w:p>
        </w:tc>
      </w:tr>
      <w:tr w:rsidR="00371C20" w:rsidRPr="007D0701" w14:paraId="0FCAFF03" w14:textId="77777777" w:rsidTr="008D6E2F">
        <w:tc>
          <w:tcPr>
            <w:tcW w:w="3100" w:type="dxa"/>
            <w:vAlign w:val="center"/>
          </w:tcPr>
          <w:p w14:paraId="0603293A" w14:textId="77777777" w:rsidR="00371C20" w:rsidRPr="008D6E2F" w:rsidRDefault="00371C20" w:rsidP="00371C20">
            <w:pPr>
              <w:spacing w:line="276" w:lineRule="auto"/>
              <w:rPr>
                <w:color w:val="000000"/>
                <w:sz w:val="22"/>
                <w:szCs w:val="22"/>
              </w:rPr>
            </w:pPr>
            <w:r w:rsidRPr="008D6E2F">
              <w:rPr>
                <w:color w:val="000000"/>
                <w:sz w:val="22"/>
                <w:szCs w:val="22"/>
              </w:rPr>
              <w:t>Belowground carbon biomass</w:t>
            </w:r>
          </w:p>
        </w:tc>
        <w:tc>
          <w:tcPr>
            <w:tcW w:w="2174" w:type="dxa"/>
          </w:tcPr>
          <w:p w14:paraId="42515BE7" w14:textId="77777777" w:rsidR="00371C20" w:rsidRPr="008D6E2F" w:rsidRDefault="00371C20" w:rsidP="00371C20">
            <w:pPr>
              <w:spacing w:line="276" w:lineRule="auto"/>
              <w:rPr>
                <w:sz w:val="22"/>
                <w:szCs w:val="22"/>
              </w:rPr>
            </w:pPr>
            <w:r w:rsidRPr="008D6E2F">
              <w:rPr>
                <w:sz w:val="22"/>
                <w:szCs w:val="22"/>
              </w:rPr>
              <w:t>g C</w:t>
            </w:r>
          </w:p>
        </w:tc>
        <w:tc>
          <w:tcPr>
            <w:tcW w:w="8730" w:type="dxa"/>
          </w:tcPr>
          <w:p w14:paraId="463F91D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421CDCC2" w14:textId="77777777" w:rsidTr="008D6E2F">
        <w:tc>
          <w:tcPr>
            <w:tcW w:w="3100" w:type="dxa"/>
            <w:vAlign w:val="center"/>
          </w:tcPr>
          <w:p w14:paraId="79A5CD02" w14:textId="77777777" w:rsidR="00371C20" w:rsidRPr="008D6E2F" w:rsidRDefault="00371C20" w:rsidP="00371C20">
            <w:pPr>
              <w:spacing w:line="276" w:lineRule="auto"/>
              <w:rPr>
                <w:sz w:val="22"/>
                <w:szCs w:val="22"/>
              </w:rPr>
            </w:pPr>
            <w:r w:rsidRPr="008D6E2F">
              <w:rPr>
                <w:color w:val="000000"/>
                <w:sz w:val="22"/>
                <w:szCs w:val="22"/>
              </w:rPr>
              <w:t>Carbon cost to acquire nitrogen</w:t>
            </w:r>
          </w:p>
        </w:tc>
        <w:tc>
          <w:tcPr>
            <w:tcW w:w="2174" w:type="dxa"/>
          </w:tcPr>
          <w:p w14:paraId="68B6CB65" w14:textId="77777777" w:rsidR="00371C20" w:rsidRPr="008D6E2F" w:rsidRDefault="00371C20" w:rsidP="00371C20">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tcPr>
          <w:p w14:paraId="47A5E3B1" w14:textId="77777777" w:rsidR="00371C20" w:rsidRPr="008D6E2F" w:rsidRDefault="00371C20" w:rsidP="00371C20">
            <w:pPr>
              <w:spacing w:line="276" w:lineRule="auto"/>
              <w:rPr>
                <w:sz w:val="22"/>
                <w:szCs w:val="22"/>
              </w:rPr>
            </w:pPr>
            <w:r w:rsidRPr="008D6E2F">
              <w:rPr>
                <w:sz w:val="22"/>
                <w:szCs w:val="22"/>
              </w:rPr>
              <w:t>structural carbon costs to acquire nitrogen</w:t>
            </w:r>
          </w:p>
        </w:tc>
      </w:tr>
      <w:tr w:rsidR="00371C20" w:rsidRPr="007D0701" w14:paraId="7C0E87C3" w14:textId="77777777" w:rsidTr="008D6E2F">
        <w:tc>
          <w:tcPr>
            <w:tcW w:w="3100" w:type="dxa"/>
            <w:vAlign w:val="center"/>
          </w:tcPr>
          <w:p w14:paraId="684DE80C" w14:textId="77777777" w:rsidR="00371C20" w:rsidRPr="008D6E2F" w:rsidRDefault="00371C20" w:rsidP="00371C20">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tcPr>
          <w:p w14:paraId="0FCC11F1"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22D90E83" w14:textId="77777777" w:rsidR="00371C20" w:rsidRPr="008D6E2F" w:rsidRDefault="00371C20" w:rsidP="00371C20">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p>
        </w:tc>
      </w:tr>
      <w:tr w:rsidR="00371C20" w:rsidRPr="007D0701" w14:paraId="10B62ECC" w14:textId="77777777" w:rsidTr="008D6E2F">
        <w:tc>
          <w:tcPr>
            <w:tcW w:w="3100" w:type="dxa"/>
            <w:vAlign w:val="center"/>
          </w:tcPr>
          <w:p w14:paraId="547B2B51" w14:textId="77777777" w:rsidR="00371C20" w:rsidRPr="008D6E2F" w:rsidRDefault="00371C20" w:rsidP="00371C20">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tcPr>
          <w:p w14:paraId="1439966C" w14:textId="77777777" w:rsidR="00371C20" w:rsidRPr="008D6E2F" w:rsidRDefault="00371C20" w:rsidP="00371C20">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004C7877" w14:textId="77777777" w:rsidR="00371C20" w:rsidRPr="008D6E2F" w:rsidRDefault="00371C20" w:rsidP="00371C20">
            <w:pPr>
              <w:spacing w:line="276" w:lineRule="auto"/>
              <w:rPr>
                <w:sz w:val="22"/>
                <w:szCs w:val="22"/>
              </w:rPr>
            </w:pPr>
            <w:r w:rsidRPr="008D6E2F">
              <w:rPr>
                <w:sz w:val="22"/>
                <w:szCs w:val="22"/>
              </w:rPr>
              <w:t>stomatal conductance</w:t>
            </w:r>
          </w:p>
        </w:tc>
      </w:tr>
      <w:tr w:rsidR="00371C20" w:rsidRPr="007D0701" w14:paraId="6CAA8757" w14:textId="77777777" w:rsidTr="008D6E2F">
        <w:tc>
          <w:tcPr>
            <w:tcW w:w="3100" w:type="dxa"/>
            <w:vAlign w:val="center"/>
          </w:tcPr>
          <w:p w14:paraId="382DF91D" w14:textId="77777777" w:rsidR="00371C20" w:rsidRPr="008D6E2F" w:rsidRDefault="00371C20" w:rsidP="00371C20">
            <w:pPr>
              <w:spacing w:line="276" w:lineRule="auto"/>
              <w:rPr>
                <w:sz w:val="22"/>
                <w:szCs w:val="22"/>
              </w:rPr>
            </w:pPr>
            <w:proofErr w:type="spellStart"/>
            <w:r w:rsidRPr="008D6E2F">
              <w:rPr>
                <w:i/>
                <w:iCs/>
                <w:color w:val="000000"/>
                <w:sz w:val="22"/>
                <w:szCs w:val="22"/>
              </w:rPr>
              <w:t>iWUE</w:t>
            </w:r>
            <w:proofErr w:type="spellEnd"/>
          </w:p>
        </w:tc>
        <w:tc>
          <w:tcPr>
            <w:tcW w:w="2174" w:type="dxa"/>
          </w:tcPr>
          <w:p w14:paraId="56BAADCC" w14:textId="77777777" w:rsidR="00371C20" w:rsidRPr="008D6E2F" w:rsidRDefault="00371C20" w:rsidP="00371C20">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52AA5C7A" w14:textId="77777777" w:rsidR="00371C20" w:rsidRPr="008D6E2F" w:rsidRDefault="00371C20" w:rsidP="00371C20">
            <w:pPr>
              <w:spacing w:line="276" w:lineRule="auto"/>
              <w:rPr>
                <w:sz w:val="22"/>
                <w:szCs w:val="22"/>
              </w:rPr>
            </w:pPr>
            <w:r w:rsidRPr="008D6E2F">
              <w:rPr>
                <w:sz w:val="22"/>
                <w:szCs w:val="22"/>
              </w:rPr>
              <w:t>intrinsic water-use efficiency</w:t>
            </w:r>
          </w:p>
        </w:tc>
      </w:tr>
      <w:tr w:rsidR="00371C20" w:rsidRPr="007D0701" w14:paraId="3B7EB87C" w14:textId="77777777" w:rsidTr="008D6E2F">
        <w:tc>
          <w:tcPr>
            <w:tcW w:w="3100" w:type="dxa"/>
            <w:vAlign w:val="center"/>
          </w:tcPr>
          <w:p w14:paraId="6516F855" w14:textId="77777777" w:rsidR="00371C20" w:rsidRPr="008D6E2F" w:rsidRDefault="00371C20" w:rsidP="00371C20">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tcPr>
          <w:p w14:paraId="3D41CC17"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203F67D2" w14:textId="77777777" w:rsidR="00371C20" w:rsidRPr="008D6E2F" w:rsidRDefault="00371C20" w:rsidP="00371C20">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371C20" w:rsidRPr="007D0701" w14:paraId="6290D4C2" w14:textId="77777777" w:rsidTr="008D6E2F">
        <w:tc>
          <w:tcPr>
            <w:tcW w:w="3100" w:type="dxa"/>
            <w:vAlign w:val="center"/>
          </w:tcPr>
          <w:p w14:paraId="077834AF" w14:textId="77777777" w:rsidR="00371C20" w:rsidRPr="008D6E2F" w:rsidRDefault="00371C20" w:rsidP="00371C20">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tcPr>
          <w:p w14:paraId="2989C391"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252048AD" w14:textId="77777777" w:rsidR="00371C20" w:rsidRPr="008D6E2F" w:rsidRDefault="00371C20" w:rsidP="00371C20">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371C20" w:rsidRPr="007D0701" w14:paraId="214CE6B7" w14:textId="77777777" w:rsidTr="008D6E2F">
        <w:tc>
          <w:tcPr>
            <w:tcW w:w="3100" w:type="dxa"/>
            <w:vAlign w:val="center"/>
          </w:tcPr>
          <w:p w14:paraId="693F145B"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tcPr>
          <w:p w14:paraId="33FCC6E5" w14:textId="77777777" w:rsidR="00371C20" w:rsidRPr="008D6E2F" w:rsidRDefault="00371C20" w:rsidP="00371C20">
            <w:pPr>
              <w:spacing w:line="276" w:lineRule="auto"/>
              <w:rPr>
                <w:sz w:val="22"/>
                <w:szCs w:val="22"/>
              </w:rPr>
            </w:pPr>
            <w:r w:rsidRPr="008D6E2F">
              <w:rPr>
                <w:sz w:val="22"/>
                <w:szCs w:val="22"/>
              </w:rPr>
              <w:t>g N m</w:t>
            </w:r>
            <w:r w:rsidRPr="008D6E2F">
              <w:rPr>
                <w:sz w:val="22"/>
                <w:szCs w:val="22"/>
                <w:vertAlign w:val="superscript"/>
              </w:rPr>
              <w:t>-2</w:t>
            </w:r>
          </w:p>
        </w:tc>
        <w:tc>
          <w:tcPr>
            <w:tcW w:w="8730" w:type="dxa"/>
          </w:tcPr>
          <w:p w14:paraId="0366FEE2" w14:textId="77777777" w:rsidR="00371C20" w:rsidRPr="008D6E2F" w:rsidRDefault="00371C20" w:rsidP="00371C20">
            <w:pPr>
              <w:spacing w:line="276" w:lineRule="auto"/>
              <w:rPr>
                <w:sz w:val="22"/>
                <w:szCs w:val="22"/>
              </w:rPr>
            </w:pPr>
            <w:r w:rsidRPr="008D6E2F">
              <w:rPr>
                <w:sz w:val="22"/>
                <w:szCs w:val="22"/>
              </w:rPr>
              <w:t>leaf nitrogen per leaf area</w:t>
            </w:r>
          </w:p>
        </w:tc>
      </w:tr>
      <w:tr w:rsidR="00371C20" w:rsidRPr="007D0701" w14:paraId="1236CB37" w14:textId="77777777" w:rsidTr="008D6E2F">
        <w:tc>
          <w:tcPr>
            <w:tcW w:w="3100" w:type="dxa"/>
            <w:vAlign w:val="center"/>
          </w:tcPr>
          <w:p w14:paraId="1E3BC051"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tcPr>
          <w:p w14:paraId="754DA1FD" w14:textId="77777777" w:rsidR="00371C20" w:rsidRPr="008D6E2F" w:rsidRDefault="00371C20" w:rsidP="00371C20">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3E4C5A73" w14:textId="77777777" w:rsidR="00371C20" w:rsidRPr="008D6E2F" w:rsidRDefault="00371C20" w:rsidP="00371C20">
            <w:pPr>
              <w:spacing w:line="276" w:lineRule="auto"/>
              <w:rPr>
                <w:sz w:val="22"/>
                <w:szCs w:val="22"/>
              </w:rPr>
            </w:pPr>
            <w:r w:rsidRPr="008D6E2F">
              <w:rPr>
                <w:sz w:val="22"/>
                <w:szCs w:val="22"/>
              </w:rPr>
              <w:t>leaf nitrogen per stomatal conductance</w:t>
            </w:r>
          </w:p>
        </w:tc>
      </w:tr>
      <w:tr w:rsidR="00371C20" w:rsidRPr="007D0701" w14:paraId="5A463A67" w14:textId="77777777" w:rsidTr="008D6E2F">
        <w:tc>
          <w:tcPr>
            <w:tcW w:w="3100" w:type="dxa"/>
            <w:vAlign w:val="center"/>
          </w:tcPr>
          <w:p w14:paraId="5B1EC3DC"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tcPr>
          <w:p w14:paraId="464CC8AE" w14:textId="77777777" w:rsidR="00371C20" w:rsidRPr="008D6E2F" w:rsidRDefault="00371C20" w:rsidP="00371C20">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tcPr>
          <w:p w14:paraId="0ABB9B6C" w14:textId="77777777" w:rsidR="00371C20" w:rsidRPr="008D6E2F" w:rsidRDefault="00371C20" w:rsidP="00371C20">
            <w:pPr>
              <w:spacing w:line="276" w:lineRule="auto"/>
              <w:rPr>
                <w:sz w:val="22"/>
                <w:szCs w:val="22"/>
              </w:rPr>
            </w:pPr>
            <w:r w:rsidRPr="008D6E2F">
              <w:rPr>
                <w:sz w:val="22"/>
                <w:szCs w:val="22"/>
              </w:rPr>
              <w:t>leaf nitrogen content</w:t>
            </w:r>
          </w:p>
        </w:tc>
      </w:tr>
      <w:tr w:rsidR="00371C20" w:rsidRPr="007D0701" w14:paraId="3444B517" w14:textId="77777777" w:rsidTr="008D6E2F">
        <w:tc>
          <w:tcPr>
            <w:tcW w:w="3100" w:type="dxa"/>
            <w:vAlign w:val="center"/>
          </w:tcPr>
          <w:p w14:paraId="533B55C9" w14:textId="77777777" w:rsidR="00371C20" w:rsidRPr="008D6E2F" w:rsidRDefault="00371C20" w:rsidP="00371C20">
            <w:pPr>
              <w:spacing w:line="276" w:lineRule="auto"/>
              <w:rPr>
                <w:color w:val="000000"/>
                <w:sz w:val="22"/>
                <w:szCs w:val="22"/>
              </w:rPr>
            </w:pPr>
            <w:r w:rsidRPr="008D6E2F">
              <w:rPr>
                <w:color w:val="000000"/>
                <w:sz w:val="22"/>
                <w:szCs w:val="22"/>
              </w:rPr>
              <w:t>Nodule biomass: root biomass</w:t>
            </w:r>
          </w:p>
        </w:tc>
        <w:tc>
          <w:tcPr>
            <w:tcW w:w="2174" w:type="dxa"/>
          </w:tcPr>
          <w:p w14:paraId="2656EE17"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6FF8BBAC"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4DCC08A3" w14:textId="77777777" w:rsidTr="008D6E2F">
        <w:tc>
          <w:tcPr>
            <w:tcW w:w="3100" w:type="dxa"/>
            <w:vAlign w:val="center"/>
          </w:tcPr>
          <w:p w14:paraId="4AE3F3B8" w14:textId="77777777" w:rsidR="00371C20" w:rsidRPr="008D6E2F" w:rsidRDefault="00371C20" w:rsidP="00371C20">
            <w:pPr>
              <w:spacing w:line="276" w:lineRule="auto"/>
              <w:rPr>
                <w:sz w:val="22"/>
                <w:szCs w:val="22"/>
              </w:rPr>
            </w:pPr>
            <w:r w:rsidRPr="008D6E2F">
              <w:rPr>
                <w:i/>
                <w:iCs/>
                <w:color w:val="000000"/>
                <w:sz w:val="22"/>
                <w:szCs w:val="22"/>
              </w:rPr>
              <w:t>PNUE</w:t>
            </w:r>
          </w:p>
        </w:tc>
        <w:tc>
          <w:tcPr>
            <w:tcW w:w="2174" w:type="dxa"/>
          </w:tcPr>
          <w:p w14:paraId="2609B4CF" w14:textId="77777777" w:rsidR="00371C20" w:rsidRPr="008D6E2F" w:rsidRDefault="00371C20" w:rsidP="00371C20">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tcPr>
          <w:p w14:paraId="5D6A304E" w14:textId="77777777" w:rsidR="00371C20" w:rsidRPr="008D6E2F" w:rsidRDefault="00371C20" w:rsidP="00371C20">
            <w:pPr>
              <w:spacing w:line="276" w:lineRule="auto"/>
              <w:rPr>
                <w:sz w:val="22"/>
                <w:szCs w:val="22"/>
              </w:rPr>
            </w:pPr>
            <w:r w:rsidRPr="008D6E2F">
              <w:rPr>
                <w:sz w:val="22"/>
                <w:szCs w:val="22"/>
              </w:rPr>
              <w:t>photosynthetic nitrogen-use efficiency</w:t>
            </w:r>
          </w:p>
        </w:tc>
      </w:tr>
      <w:tr w:rsidR="00371C20" w:rsidRPr="007D0701" w14:paraId="48E606A7" w14:textId="77777777" w:rsidTr="008D6E2F">
        <w:tc>
          <w:tcPr>
            <w:tcW w:w="3100" w:type="dxa"/>
            <w:vAlign w:val="center"/>
          </w:tcPr>
          <w:p w14:paraId="27742910" w14:textId="77777777" w:rsidR="00371C20" w:rsidRPr="008D6E2F" w:rsidRDefault="00371C20" w:rsidP="00371C20">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tcPr>
          <w:p w14:paraId="2E58081B"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023BBD9E" w14:textId="77777777" w:rsidR="00371C20" w:rsidRPr="008D6E2F" w:rsidRDefault="00371C20" w:rsidP="00371C20">
            <w:pPr>
              <w:spacing w:line="276" w:lineRule="auto"/>
              <w:rPr>
                <w:sz w:val="22"/>
                <w:szCs w:val="22"/>
              </w:rPr>
            </w:pPr>
            <w:r w:rsidRPr="008D6E2F">
              <w:rPr>
                <w:sz w:val="22"/>
                <w:szCs w:val="22"/>
              </w:rPr>
              <w:t>dark respiration, standardized to 25</w:t>
            </w:r>
            <w:r w:rsidRPr="008D6E2F">
              <w:rPr>
                <w:sz w:val="22"/>
                <w:szCs w:val="22"/>
              </w:rPr>
              <w:sym w:font="Symbol" w:char="F0B0"/>
            </w:r>
            <w:r w:rsidRPr="008D6E2F">
              <w:rPr>
                <w:sz w:val="22"/>
                <w:szCs w:val="22"/>
              </w:rPr>
              <w:t>C</w:t>
            </w:r>
          </w:p>
        </w:tc>
      </w:tr>
      <w:tr w:rsidR="00371C20" w:rsidRPr="007D0701" w14:paraId="7F884E23" w14:textId="77777777" w:rsidTr="008D6E2F">
        <w:tc>
          <w:tcPr>
            <w:tcW w:w="3100" w:type="dxa"/>
            <w:vAlign w:val="center"/>
          </w:tcPr>
          <w:p w14:paraId="3B9A0D9C" w14:textId="77777777" w:rsidR="00371C20" w:rsidRPr="008D6E2F" w:rsidRDefault="00371C20" w:rsidP="00371C20">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tcPr>
          <w:p w14:paraId="2008FB75"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13A36C8E" w14:textId="77777777" w:rsidR="00371C20" w:rsidRPr="008D6E2F" w:rsidRDefault="00371C20" w:rsidP="00371C20">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371C20" w:rsidRPr="007D0701" w14:paraId="4CC0A431" w14:textId="77777777" w:rsidTr="008D6E2F">
        <w:tc>
          <w:tcPr>
            <w:tcW w:w="3100" w:type="dxa"/>
            <w:vAlign w:val="center"/>
          </w:tcPr>
          <w:p w14:paraId="2B2A8AA7" w14:textId="77777777" w:rsidR="00371C20" w:rsidRPr="008D6E2F" w:rsidRDefault="00371C20" w:rsidP="00371C20">
            <w:pPr>
              <w:spacing w:line="276" w:lineRule="auto"/>
              <w:rPr>
                <w:color w:val="000000"/>
                <w:sz w:val="22"/>
                <w:szCs w:val="22"/>
              </w:rPr>
            </w:pPr>
            <w:r w:rsidRPr="008D6E2F">
              <w:rPr>
                <w:color w:val="000000"/>
                <w:sz w:val="22"/>
                <w:szCs w:val="22"/>
              </w:rPr>
              <w:t>Root biomass</w:t>
            </w:r>
          </w:p>
        </w:tc>
        <w:tc>
          <w:tcPr>
            <w:tcW w:w="2174" w:type="dxa"/>
          </w:tcPr>
          <w:p w14:paraId="1A15FEEA"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58E10D1B"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6BA8DF86" w14:textId="77777777" w:rsidTr="008D6E2F">
        <w:tc>
          <w:tcPr>
            <w:tcW w:w="3100" w:type="dxa"/>
            <w:vAlign w:val="center"/>
          </w:tcPr>
          <w:p w14:paraId="1567CE69" w14:textId="77777777" w:rsidR="00371C20" w:rsidRPr="008D6E2F" w:rsidRDefault="00371C20" w:rsidP="00371C20">
            <w:pPr>
              <w:spacing w:line="276" w:lineRule="auto"/>
              <w:rPr>
                <w:color w:val="000000"/>
                <w:sz w:val="22"/>
                <w:szCs w:val="22"/>
              </w:rPr>
            </w:pPr>
            <w:r w:rsidRPr="008D6E2F">
              <w:rPr>
                <w:color w:val="000000"/>
                <w:sz w:val="22"/>
                <w:szCs w:val="22"/>
              </w:rPr>
              <w:t>Root nodule biomass</w:t>
            </w:r>
          </w:p>
        </w:tc>
        <w:tc>
          <w:tcPr>
            <w:tcW w:w="2174" w:type="dxa"/>
          </w:tcPr>
          <w:p w14:paraId="4A66471E"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50C333D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059B0804" w14:textId="77777777" w:rsidTr="008D6E2F">
        <w:tc>
          <w:tcPr>
            <w:tcW w:w="3100" w:type="dxa"/>
            <w:vAlign w:val="center"/>
          </w:tcPr>
          <w:p w14:paraId="489413C3" w14:textId="77777777" w:rsidR="00371C20" w:rsidRPr="008D6E2F" w:rsidRDefault="00371C20" w:rsidP="00371C20">
            <w:pPr>
              <w:spacing w:line="276" w:lineRule="auto"/>
              <w:rPr>
                <w:color w:val="000000"/>
                <w:sz w:val="22"/>
                <w:szCs w:val="22"/>
              </w:rPr>
            </w:pPr>
            <w:r w:rsidRPr="008D6E2F">
              <w:rPr>
                <w:color w:val="000000"/>
                <w:sz w:val="22"/>
                <w:szCs w:val="22"/>
              </w:rPr>
              <w:t>Specific leaf area</w:t>
            </w:r>
          </w:p>
        </w:tc>
        <w:tc>
          <w:tcPr>
            <w:tcW w:w="2174" w:type="dxa"/>
          </w:tcPr>
          <w:p w14:paraId="73C6F1E2" w14:textId="77777777" w:rsidR="00371C20" w:rsidRPr="008D6E2F" w:rsidRDefault="00371C20" w:rsidP="00371C20">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tcPr>
          <w:p w14:paraId="323A6755"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15868EA" w14:textId="77777777" w:rsidTr="008D6E2F">
        <w:tc>
          <w:tcPr>
            <w:tcW w:w="3100" w:type="dxa"/>
            <w:vAlign w:val="center"/>
          </w:tcPr>
          <w:p w14:paraId="278F36A7" w14:textId="77777777" w:rsidR="00371C20" w:rsidRPr="008D6E2F" w:rsidRDefault="00371C20" w:rsidP="00371C20">
            <w:pPr>
              <w:spacing w:line="276" w:lineRule="auto"/>
              <w:rPr>
                <w:color w:val="000000"/>
                <w:sz w:val="22"/>
                <w:szCs w:val="22"/>
              </w:rPr>
            </w:pPr>
            <w:r w:rsidRPr="008D6E2F">
              <w:rPr>
                <w:color w:val="000000"/>
                <w:sz w:val="22"/>
                <w:szCs w:val="22"/>
              </w:rPr>
              <w:t>Total leaf area</w:t>
            </w:r>
          </w:p>
        </w:tc>
        <w:tc>
          <w:tcPr>
            <w:tcW w:w="2174" w:type="dxa"/>
          </w:tcPr>
          <w:p w14:paraId="3C307D29" w14:textId="77777777" w:rsidR="00371C20" w:rsidRPr="008D6E2F" w:rsidRDefault="00371C20" w:rsidP="00371C20">
            <w:pPr>
              <w:spacing w:line="276" w:lineRule="auto"/>
              <w:rPr>
                <w:sz w:val="22"/>
                <w:szCs w:val="22"/>
              </w:rPr>
            </w:pPr>
            <w:r w:rsidRPr="008D6E2F">
              <w:rPr>
                <w:sz w:val="22"/>
                <w:szCs w:val="22"/>
              </w:rPr>
              <w:t>cm</w:t>
            </w:r>
            <w:r w:rsidRPr="008D6E2F">
              <w:rPr>
                <w:sz w:val="22"/>
                <w:szCs w:val="22"/>
                <w:vertAlign w:val="superscript"/>
              </w:rPr>
              <w:t>2</w:t>
            </w:r>
          </w:p>
        </w:tc>
        <w:tc>
          <w:tcPr>
            <w:tcW w:w="8730" w:type="dxa"/>
          </w:tcPr>
          <w:p w14:paraId="2B3E553A"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D6D802A" w14:textId="77777777" w:rsidTr="008D6E2F">
        <w:tc>
          <w:tcPr>
            <w:tcW w:w="3100" w:type="dxa"/>
            <w:vAlign w:val="center"/>
          </w:tcPr>
          <w:p w14:paraId="07BDA07E" w14:textId="77777777" w:rsidR="00371C20" w:rsidRPr="008D6E2F" w:rsidRDefault="00371C20" w:rsidP="00371C20">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tcPr>
          <w:p w14:paraId="10C2C031" w14:textId="77777777" w:rsidR="00371C20" w:rsidRPr="008D6E2F" w:rsidRDefault="00371C20" w:rsidP="00371C20">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1A53D70B" w14:textId="77777777" w:rsidR="00371C20" w:rsidRPr="008D6E2F" w:rsidRDefault="00371C20" w:rsidP="00371C20">
            <w:pPr>
              <w:spacing w:line="276" w:lineRule="auto"/>
              <w:rPr>
                <w:sz w:val="22"/>
                <w:szCs w:val="22"/>
              </w:rPr>
            </w:pPr>
            <w:r w:rsidRPr="008D6E2F">
              <w:rPr>
                <w:sz w:val="22"/>
                <w:szCs w:val="22"/>
              </w:rPr>
              <w:t>maximum Rubisco carboxylation rate per stomatal conductance</w:t>
            </w:r>
          </w:p>
        </w:tc>
      </w:tr>
      <w:tr w:rsidR="00371C20" w:rsidRPr="007D0701" w14:paraId="5E30520B" w14:textId="77777777" w:rsidTr="008D6E2F">
        <w:tc>
          <w:tcPr>
            <w:tcW w:w="3100" w:type="dxa"/>
            <w:vAlign w:val="center"/>
          </w:tcPr>
          <w:p w14:paraId="0CDA8375" w14:textId="77777777" w:rsidR="00371C20" w:rsidRPr="008D6E2F" w:rsidRDefault="00371C20" w:rsidP="00371C20">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tcPr>
          <w:p w14:paraId="35F1DBD2"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1A8AE999" w14:textId="77777777" w:rsidR="00371C20" w:rsidRPr="008D6E2F" w:rsidRDefault="00371C20" w:rsidP="00371C20">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371C20" w:rsidRPr="007D0701" w14:paraId="47D704DB" w14:textId="77777777" w:rsidTr="008D6E2F">
        <w:tc>
          <w:tcPr>
            <w:tcW w:w="3100" w:type="dxa"/>
            <w:vAlign w:val="center"/>
          </w:tcPr>
          <w:p w14:paraId="7EC86A6D" w14:textId="77777777" w:rsidR="00371C20" w:rsidRPr="008D6E2F" w:rsidRDefault="00371C20" w:rsidP="00371C20">
            <w:pPr>
              <w:spacing w:line="276" w:lineRule="auto"/>
              <w:rPr>
                <w:color w:val="000000"/>
                <w:sz w:val="22"/>
                <w:szCs w:val="22"/>
              </w:rPr>
            </w:pPr>
            <w:r w:rsidRPr="008D6E2F">
              <w:rPr>
                <w:color w:val="000000"/>
                <w:sz w:val="22"/>
                <w:szCs w:val="22"/>
              </w:rPr>
              <w:t>Whole plant biomass</w:t>
            </w:r>
          </w:p>
        </w:tc>
        <w:tc>
          <w:tcPr>
            <w:tcW w:w="2174" w:type="dxa"/>
          </w:tcPr>
          <w:p w14:paraId="69A7D028"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65E9726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4305E6B" w14:textId="77777777" w:rsidTr="008D6E2F">
        <w:tc>
          <w:tcPr>
            <w:tcW w:w="3100" w:type="dxa"/>
            <w:tcBorders>
              <w:bottom w:val="single" w:sz="4" w:space="0" w:color="auto"/>
            </w:tcBorders>
            <w:vAlign w:val="center"/>
          </w:tcPr>
          <w:p w14:paraId="1EE20FD1" w14:textId="77777777" w:rsidR="00371C20" w:rsidRPr="008D6E2F" w:rsidRDefault="00371C20" w:rsidP="00371C20">
            <w:pPr>
              <w:spacing w:line="276" w:lineRule="auto"/>
              <w:rPr>
                <w:color w:val="000000"/>
                <w:sz w:val="22"/>
                <w:szCs w:val="22"/>
              </w:rPr>
            </w:pPr>
            <w:r w:rsidRPr="008D6E2F">
              <w:rPr>
                <w:color w:val="000000"/>
                <w:sz w:val="22"/>
                <w:szCs w:val="22"/>
              </w:rPr>
              <w:t>Whole plant nitrogen biomass</w:t>
            </w:r>
          </w:p>
        </w:tc>
        <w:tc>
          <w:tcPr>
            <w:tcW w:w="2174" w:type="dxa"/>
            <w:tcBorders>
              <w:bottom w:val="single" w:sz="4" w:space="0" w:color="auto"/>
            </w:tcBorders>
          </w:tcPr>
          <w:p w14:paraId="618578A0" w14:textId="77777777" w:rsidR="00371C20" w:rsidRPr="008D6E2F" w:rsidRDefault="00371C20" w:rsidP="00371C20">
            <w:pPr>
              <w:spacing w:line="276" w:lineRule="auto"/>
              <w:rPr>
                <w:sz w:val="22"/>
                <w:szCs w:val="22"/>
              </w:rPr>
            </w:pPr>
            <w:r w:rsidRPr="008D6E2F">
              <w:rPr>
                <w:sz w:val="22"/>
                <w:szCs w:val="22"/>
              </w:rPr>
              <w:t>g N</w:t>
            </w:r>
          </w:p>
        </w:tc>
        <w:tc>
          <w:tcPr>
            <w:tcW w:w="8730" w:type="dxa"/>
            <w:tcBorders>
              <w:bottom w:val="single" w:sz="4" w:space="0" w:color="auto"/>
            </w:tcBorders>
          </w:tcPr>
          <w:p w14:paraId="587178B3" w14:textId="77777777" w:rsidR="00371C20" w:rsidRPr="008D6E2F" w:rsidRDefault="00371C20" w:rsidP="00371C20">
            <w:pPr>
              <w:spacing w:line="276" w:lineRule="auto"/>
              <w:rPr>
                <w:sz w:val="22"/>
                <w:szCs w:val="22"/>
              </w:rPr>
            </w:pPr>
            <w:r w:rsidRPr="008D6E2F">
              <w:rPr>
                <w:sz w:val="22"/>
                <w:szCs w:val="22"/>
              </w:rPr>
              <w:t>-</w:t>
            </w:r>
          </w:p>
        </w:tc>
      </w:tr>
    </w:tbl>
    <w:p w14:paraId="7117B065" w14:textId="5C584499" w:rsidR="00412BAB" w:rsidRPr="00412BAB" w:rsidRDefault="00412BAB" w:rsidP="00412BAB">
      <w:pPr>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021BEB">
      <w:pPr>
        <w:spacing w:line="360" w:lineRule="auto"/>
      </w:pPr>
      <w:r>
        <w:rPr>
          <w:b/>
          <w:bCs/>
        </w:rPr>
        <w:lastRenderedPageBreak/>
        <w:t>Results</w:t>
      </w:r>
    </w:p>
    <w:p w14:paraId="5F2DF415" w14:textId="692DE05D" w:rsidR="00BA75F3" w:rsidRPr="00885391" w:rsidRDefault="00885391" w:rsidP="00021BEB">
      <w:pPr>
        <w:spacing w:line="360" w:lineRule="auto"/>
        <w:rPr>
          <w:i/>
          <w:iCs/>
        </w:rPr>
      </w:pPr>
      <w:r>
        <w:rPr>
          <w:i/>
          <w:iCs/>
        </w:rPr>
        <w:t>Leaf nitrogen allocation</w:t>
      </w:r>
    </w:p>
    <w:p w14:paraId="0E0A3414" w14:textId="61F5FCBF" w:rsidR="006C759F" w:rsidRDefault="00106FCE" w:rsidP="002F0BB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
        <w:br w:type="page"/>
      </w:r>
    </w:p>
    <w:p w14:paraId="378424A9" w14:textId="293D489B" w:rsidR="00BA75F3" w:rsidRDefault="00BA75F3" w:rsidP="005214CF">
      <w:pPr>
        <w:spacing w:line="36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2F172692" w14:textId="77777777" w:rsidR="008D6E2F" w:rsidRPr="005214CF" w:rsidRDefault="008D6E2F" w:rsidP="005214CF">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8D6E2F">
            <w:pPr>
              <w:spacing w:line="276" w:lineRule="auto"/>
              <w:rPr>
                <w:b/>
                <w:bCs/>
              </w:rPr>
            </w:pPr>
          </w:p>
        </w:tc>
        <w:tc>
          <w:tcPr>
            <w:tcW w:w="2009" w:type="dxa"/>
            <w:gridSpan w:val="2"/>
            <w:tcBorders>
              <w:bottom w:val="single" w:sz="4" w:space="0" w:color="auto"/>
            </w:tcBorders>
          </w:tcPr>
          <w:p w14:paraId="7B84AA6D" w14:textId="77777777" w:rsidR="00BA75F3" w:rsidRPr="00835961" w:rsidRDefault="00BA75F3" w:rsidP="008D6E2F">
            <w:pPr>
              <w:spacing w:line="276"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8D6E2F">
            <w:pPr>
              <w:spacing w:line="276"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8D6E2F">
            <w:pPr>
              <w:spacing w:line="276"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8D6E2F">
            <w:pPr>
              <w:spacing w:line="276" w:lineRule="auto"/>
            </w:pPr>
          </w:p>
        </w:tc>
        <w:tc>
          <w:tcPr>
            <w:tcW w:w="536" w:type="dxa"/>
            <w:tcBorders>
              <w:top w:val="single" w:sz="4" w:space="0" w:color="auto"/>
              <w:bottom w:val="single" w:sz="4" w:space="0" w:color="auto"/>
            </w:tcBorders>
          </w:tcPr>
          <w:p w14:paraId="07A7D44F" w14:textId="77777777" w:rsidR="00BA75F3" w:rsidRPr="006D105C" w:rsidRDefault="00BA75F3"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8D6E2F">
            <w:pPr>
              <w:spacing w:line="276"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8D6E2F">
            <w:pPr>
              <w:spacing w:line="276" w:lineRule="auto"/>
              <w:jc w:val="right"/>
            </w:pPr>
            <w:r>
              <w:t>N fertilization (N)</w:t>
            </w:r>
          </w:p>
        </w:tc>
        <w:tc>
          <w:tcPr>
            <w:tcW w:w="536" w:type="dxa"/>
            <w:tcBorders>
              <w:top w:val="single" w:sz="4" w:space="0" w:color="auto"/>
            </w:tcBorders>
          </w:tcPr>
          <w:p w14:paraId="6F3CB36F" w14:textId="77777777" w:rsidR="00BA75F3" w:rsidRPr="006D105C" w:rsidRDefault="00BA75F3" w:rsidP="008D6E2F">
            <w:pPr>
              <w:spacing w:line="276" w:lineRule="auto"/>
              <w:jc w:val="right"/>
            </w:pPr>
            <w:r w:rsidRPr="006D105C">
              <w:t>1</w:t>
            </w:r>
          </w:p>
        </w:tc>
        <w:tc>
          <w:tcPr>
            <w:tcW w:w="996" w:type="dxa"/>
            <w:tcBorders>
              <w:top w:val="single" w:sz="4" w:space="0" w:color="auto"/>
            </w:tcBorders>
          </w:tcPr>
          <w:p w14:paraId="06BC8A83" w14:textId="37E37AED" w:rsidR="00BA75F3" w:rsidRPr="006D105C" w:rsidRDefault="00885391" w:rsidP="008D6E2F">
            <w:pPr>
              <w:spacing w:line="276" w:lineRule="auto"/>
              <w:jc w:val="right"/>
            </w:pPr>
            <w:r>
              <w:t>104.61</w:t>
            </w:r>
          </w:p>
        </w:tc>
        <w:tc>
          <w:tcPr>
            <w:tcW w:w="1013" w:type="dxa"/>
            <w:tcBorders>
              <w:top w:val="single" w:sz="4" w:space="0" w:color="auto"/>
            </w:tcBorders>
          </w:tcPr>
          <w:p w14:paraId="0A1A6756" w14:textId="09DC8A97" w:rsidR="00BA75F3" w:rsidRPr="00835961" w:rsidRDefault="00885391" w:rsidP="008D6E2F">
            <w:pPr>
              <w:spacing w:line="276"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8D6E2F">
            <w:pPr>
              <w:spacing w:line="276" w:lineRule="auto"/>
              <w:jc w:val="right"/>
            </w:pPr>
            <w:r>
              <w:t>139.51</w:t>
            </w:r>
          </w:p>
        </w:tc>
        <w:tc>
          <w:tcPr>
            <w:tcW w:w="1013" w:type="dxa"/>
            <w:tcBorders>
              <w:top w:val="single" w:sz="4" w:space="0" w:color="auto"/>
            </w:tcBorders>
          </w:tcPr>
          <w:p w14:paraId="036FB930" w14:textId="127132FC" w:rsidR="00BA75F3" w:rsidRPr="00835961" w:rsidRDefault="00885391" w:rsidP="008D6E2F">
            <w:pPr>
              <w:spacing w:line="276"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8D6E2F">
            <w:pPr>
              <w:spacing w:line="276" w:lineRule="auto"/>
              <w:jc w:val="right"/>
            </w:pPr>
            <w:r>
              <w:t>2.88</w:t>
            </w:r>
          </w:p>
        </w:tc>
        <w:tc>
          <w:tcPr>
            <w:tcW w:w="1013" w:type="dxa"/>
            <w:tcBorders>
              <w:top w:val="single" w:sz="4" w:space="0" w:color="auto"/>
            </w:tcBorders>
          </w:tcPr>
          <w:p w14:paraId="1886AF17" w14:textId="63AF2487" w:rsidR="00BA75F3" w:rsidRPr="00885391" w:rsidRDefault="00885391" w:rsidP="008D6E2F">
            <w:pPr>
              <w:spacing w:line="276" w:lineRule="auto"/>
              <w:jc w:val="right"/>
              <w:rPr>
                <w:i/>
                <w:iCs/>
              </w:rPr>
            </w:pPr>
            <w:r w:rsidRPr="00885391">
              <w:rPr>
                <w:i/>
                <w:iCs/>
              </w:rPr>
              <w:t>0.090</w:t>
            </w:r>
          </w:p>
        </w:tc>
      </w:tr>
      <w:tr w:rsidR="00BA75F3" w:rsidRPr="006D105C" w14:paraId="329D108C" w14:textId="77777777" w:rsidTr="0048004A">
        <w:trPr>
          <w:jc w:val="center"/>
        </w:trPr>
        <w:tc>
          <w:tcPr>
            <w:tcW w:w="2082" w:type="dxa"/>
          </w:tcPr>
          <w:p w14:paraId="19F8B858" w14:textId="404BE41C" w:rsidR="00BA75F3" w:rsidRPr="006D105C" w:rsidRDefault="00885391" w:rsidP="008D6E2F">
            <w:pPr>
              <w:spacing w:line="276" w:lineRule="auto"/>
              <w:jc w:val="right"/>
            </w:pPr>
            <w:r>
              <w:t>Inoculation (I)</w:t>
            </w:r>
          </w:p>
        </w:tc>
        <w:tc>
          <w:tcPr>
            <w:tcW w:w="536" w:type="dxa"/>
          </w:tcPr>
          <w:p w14:paraId="75C4C0D7" w14:textId="77777777" w:rsidR="00BA75F3" w:rsidRPr="006D105C" w:rsidRDefault="00BA75F3" w:rsidP="008D6E2F">
            <w:pPr>
              <w:spacing w:line="276" w:lineRule="auto"/>
              <w:jc w:val="right"/>
            </w:pPr>
            <w:r>
              <w:t>1</w:t>
            </w:r>
          </w:p>
        </w:tc>
        <w:tc>
          <w:tcPr>
            <w:tcW w:w="996" w:type="dxa"/>
          </w:tcPr>
          <w:p w14:paraId="1826E3C8" w14:textId="50434BDD" w:rsidR="00BA75F3" w:rsidRPr="006D105C" w:rsidRDefault="00885391" w:rsidP="008D6E2F">
            <w:pPr>
              <w:spacing w:line="276" w:lineRule="auto"/>
              <w:jc w:val="right"/>
            </w:pPr>
            <w:r>
              <w:t>4.45</w:t>
            </w:r>
          </w:p>
        </w:tc>
        <w:tc>
          <w:tcPr>
            <w:tcW w:w="1013" w:type="dxa"/>
          </w:tcPr>
          <w:p w14:paraId="26FD23E2" w14:textId="7A83B797" w:rsidR="00BA75F3" w:rsidRPr="00885391" w:rsidRDefault="00885391" w:rsidP="008D6E2F">
            <w:pPr>
              <w:spacing w:line="276" w:lineRule="auto"/>
              <w:jc w:val="right"/>
              <w:rPr>
                <w:b/>
                <w:bCs/>
              </w:rPr>
            </w:pPr>
            <w:r w:rsidRPr="00885391">
              <w:rPr>
                <w:b/>
                <w:bCs/>
              </w:rPr>
              <w:t>0.035</w:t>
            </w:r>
          </w:p>
        </w:tc>
        <w:tc>
          <w:tcPr>
            <w:tcW w:w="996" w:type="dxa"/>
          </w:tcPr>
          <w:p w14:paraId="58565FBB" w14:textId="3A87E2DC" w:rsidR="00BA75F3" w:rsidRPr="006D105C" w:rsidRDefault="00885391" w:rsidP="008D6E2F">
            <w:pPr>
              <w:spacing w:line="276" w:lineRule="auto"/>
              <w:jc w:val="right"/>
            </w:pPr>
            <w:r>
              <w:t>36.38</w:t>
            </w:r>
          </w:p>
        </w:tc>
        <w:tc>
          <w:tcPr>
            <w:tcW w:w="1013" w:type="dxa"/>
          </w:tcPr>
          <w:p w14:paraId="04A35F7B" w14:textId="157D014F" w:rsidR="00BA75F3" w:rsidRPr="00885391" w:rsidRDefault="00885391" w:rsidP="008D6E2F">
            <w:pPr>
              <w:spacing w:line="276" w:lineRule="auto"/>
              <w:jc w:val="right"/>
              <w:rPr>
                <w:b/>
                <w:bCs/>
              </w:rPr>
            </w:pPr>
            <w:r w:rsidRPr="00885391">
              <w:rPr>
                <w:b/>
                <w:bCs/>
              </w:rPr>
              <w:t>&lt;0.001</w:t>
            </w:r>
          </w:p>
        </w:tc>
        <w:tc>
          <w:tcPr>
            <w:tcW w:w="996" w:type="dxa"/>
          </w:tcPr>
          <w:p w14:paraId="0A929D4C" w14:textId="578D74E0" w:rsidR="00BA75F3" w:rsidRPr="006D105C" w:rsidRDefault="00885391" w:rsidP="008D6E2F">
            <w:pPr>
              <w:spacing w:line="276" w:lineRule="auto"/>
              <w:jc w:val="right"/>
            </w:pPr>
            <w:r>
              <w:t>6.46</w:t>
            </w:r>
          </w:p>
        </w:tc>
        <w:tc>
          <w:tcPr>
            <w:tcW w:w="1013" w:type="dxa"/>
          </w:tcPr>
          <w:p w14:paraId="35A91526" w14:textId="1EAF171A" w:rsidR="00BA75F3" w:rsidRPr="00885391" w:rsidRDefault="00885391" w:rsidP="008D6E2F">
            <w:pPr>
              <w:spacing w:line="276" w:lineRule="auto"/>
              <w:jc w:val="right"/>
              <w:rPr>
                <w:b/>
                <w:bCs/>
              </w:rPr>
            </w:pPr>
            <w:r w:rsidRPr="00885391">
              <w:rPr>
                <w:b/>
                <w:bCs/>
              </w:rPr>
              <w:t>0.011</w:t>
            </w:r>
          </w:p>
        </w:tc>
      </w:tr>
      <w:tr w:rsidR="00BA75F3" w:rsidRPr="006D105C" w14:paraId="543D92F6" w14:textId="77777777" w:rsidTr="0048004A">
        <w:trPr>
          <w:jc w:val="center"/>
        </w:trPr>
        <w:tc>
          <w:tcPr>
            <w:tcW w:w="2082" w:type="dxa"/>
            <w:tcBorders>
              <w:bottom w:val="single" w:sz="4" w:space="0" w:color="auto"/>
            </w:tcBorders>
          </w:tcPr>
          <w:p w14:paraId="4E90981C" w14:textId="23CBCA51" w:rsidR="00BA75F3" w:rsidRPr="006D105C" w:rsidRDefault="00885391" w:rsidP="008D6E2F">
            <w:pPr>
              <w:spacing w:line="276" w:lineRule="auto"/>
              <w:jc w:val="right"/>
            </w:pPr>
            <w:r>
              <w:t>N*I</w:t>
            </w:r>
          </w:p>
        </w:tc>
        <w:tc>
          <w:tcPr>
            <w:tcW w:w="536" w:type="dxa"/>
            <w:tcBorders>
              <w:bottom w:val="single" w:sz="4" w:space="0" w:color="auto"/>
            </w:tcBorders>
          </w:tcPr>
          <w:p w14:paraId="1C284E6E" w14:textId="261C4FB0" w:rsidR="00BA75F3" w:rsidRPr="006D105C" w:rsidRDefault="00885391" w:rsidP="008D6E2F">
            <w:pPr>
              <w:spacing w:line="276" w:lineRule="auto"/>
              <w:jc w:val="right"/>
            </w:pPr>
            <w:r>
              <w:t>1</w:t>
            </w:r>
          </w:p>
        </w:tc>
        <w:tc>
          <w:tcPr>
            <w:tcW w:w="996" w:type="dxa"/>
            <w:tcBorders>
              <w:bottom w:val="single" w:sz="4" w:space="0" w:color="auto"/>
            </w:tcBorders>
          </w:tcPr>
          <w:p w14:paraId="515586C9" w14:textId="1DB7C6F0" w:rsidR="00BA75F3" w:rsidRPr="006D105C" w:rsidRDefault="00885391" w:rsidP="008D6E2F">
            <w:pPr>
              <w:spacing w:line="276" w:lineRule="auto"/>
              <w:jc w:val="right"/>
            </w:pPr>
            <w:r>
              <w:t>14.62</w:t>
            </w:r>
          </w:p>
        </w:tc>
        <w:tc>
          <w:tcPr>
            <w:tcW w:w="1013" w:type="dxa"/>
            <w:tcBorders>
              <w:bottom w:val="single" w:sz="4" w:space="0" w:color="auto"/>
            </w:tcBorders>
          </w:tcPr>
          <w:p w14:paraId="5920A908" w14:textId="41B4F389" w:rsidR="00BA75F3" w:rsidRPr="006D105C" w:rsidRDefault="00885391" w:rsidP="008D6E2F">
            <w:pPr>
              <w:spacing w:line="276" w:lineRule="auto"/>
              <w:jc w:val="right"/>
              <w:rPr>
                <w:b/>
                <w:bCs/>
              </w:rPr>
            </w:pPr>
            <w:r>
              <w:rPr>
                <w:b/>
                <w:bCs/>
              </w:rPr>
              <w:t>&lt;0.001</w:t>
            </w:r>
          </w:p>
        </w:tc>
        <w:tc>
          <w:tcPr>
            <w:tcW w:w="996" w:type="dxa"/>
            <w:tcBorders>
              <w:bottom w:val="single" w:sz="4" w:space="0" w:color="auto"/>
            </w:tcBorders>
          </w:tcPr>
          <w:p w14:paraId="550173D8" w14:textId="3C571147" w:rsidR="00BA75F3" w:rsidRPr="006D105C" w:rsidRDefault="00885391" w:rsidP="008D6E2F">
            <w:pPr>
              <w:spacing w:line="276" w:lineRule="auto"/>
              <w:jc w:val="right"/>
            </w:pPr>
            <w:r>
              <w:t>27.35</w:t>
            </w:r>
          </w:p>
        </w:tc>
        <w:tc>
          <w:tcPr>
            <w:tcW w:w="1013" w:type="dxa"/>
            <w:tcBorders>
              <w:bottom w:val="single" w:sz="4" w:space="0" w:color="auto"/>
            </w:tcBorders>
          </w:tcPr>
          <w:p w14:paraId="33C5FA70" w14:textId="56127BC5" w:rsidR="00BA75F3" w:rsidRPr="006D105C" w:rsidRDefault="00885391" w:rsidP="008D6E2F">
            <w:pPr>
              <w:spacing w:line="276" w:lineRule="auto"/>
              <w:jc w:val="right"/>
              <w:rPr>
                <w:b/>
                <w:bCs/>
              </w:rPr>
            </w:pPr>
            <w:r>
              <w:rPr>
                <w:b/>
                <w:bCs/>
              </w:rPr>
              <w:t>&lt;0.001</w:t>
            </w:r>
          </w:p>
        </w:tc>
        <w:tc>
          <w:tcPr>
            <w:tcW w:w="996" w:type="dxa"/>
            <w:tcBorders>
              <w:bottom w:val="single" w:sz="4" w:space="0" w:color="auto"/>
            </w:tcBorders>
          </w:tcPr>
          <w:p w14:paraId="4D2573C7" w14:textId="673736C0" w:rsidR="00BA75F3" w:rsidRPr="006D105C" w:rsidRDefault="00885391" w:rsidP="008D6E2F">
            <w:pPr>
              <w:spacing w:line="276" w:lineRule="auto"/>
              <w:jc w:val="right"/>
            </w:pPr>
            <w:r>
              <w:t>1.27</w:t>
            </w:r>
          </w:p>
        </w:tc>
        <w:tc>
          <w:tcPr>
            <w:tcW w:w="1013" w:type="dxa"/>
            <w:tcBorders>
              <w:bottom w:val="single" w:sz="4" w:space="0" w:color="auto"/>
            </w:tcBorders>
          </w:tcPr>
          <w:p w14:paraId="30D77202" w14:textId="0952F57A" w:rsidR="00BA75F3" w:rsidRPr="00885391" w:rsidRDefault="00885391" w:rsidP="008D6E2F">
            <w:pPr>
              <w:spacing w:line="276"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
        <w:br w:type="page"/>
      </w:r>
    </w:p>
    <w:p w14:paraId="14BB0725" w14:textId="2DDBD9F3" w:rsidR="004A3DE5" w:rsidRDefault="009E31F0" w:rsidP="00021BEB">
      <w:pPr>
        <w:spacing w:line="360" w:lineRule="auto"/>
        <w:rPr>
          <w:b/>
          <w:bCs/>
        </w:rPr>
      </w:pPr>
      <w:r>
        <w:rPr>
          <w:b/>
          <w:bCs/>
        </w:rPr>
        <w:lastRenderedPageBreak/>
        <w:t>Figure 1</w:t>
      </w:r>
    </w:p>
    <w:p w14:paraId="17064F2E" w14:textId="6E4E1153" w:rsidR="004A3DE5" w:rsidRDefault="005C40DF" w:rsidP="00021BEB">
      <w:pPr>
        <w:spacing w:line="36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36CA05EF" w14:textId="77777777" w:rsidR="005C40DF" w:rsidRDefault="005C40DF" w:rsidP="00021BEB">
      <w:pPr>
        <w:spacing w:line="360" w:lineRule="auto"/>
        <w:rPr>
          <w:b/>
          <w:bCs/>
        </w:rPr>
      </w:pPr>
    </w:p>
    <w:p w14:paraId="14BDAABD" w14:textId="3DD6D4AE" w:rsidR="007A2F1C" w:rsidRDefault="009E31F0" w:rsidP="0079226D">
      <w:pPr>
        <w:spacing w:line="36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r w:rsidR="007A2F1C">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AB314" w14:textId="6DB96B57" w:rsidR="002F0BBB" w:rsidRPr="002F0BBB" w:rsidRDefault="003873F0" w:rsidP="00021BEB">
      <w:pPr>
        <w:spacing w:line="36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2917530D" w:rsidR="00E372EE" w:rsidRDefault="00BD310E" w:rsidP="002F0BB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33FB6C0B" w:rsidR="00E372EE" w:rsidRPr="00F00703" w:rsidRDefault="00021BEB" w:rsidP="00021BEB">
      <w:pPr>
        <w:spacing w:line="36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w:t>
      </w:r>
      <w:r w:rsidR="00792D5B">
        <w:t>on either response variable</w:t>
      </w:r>
      <w:r>
        <w:t xml:space="preserve"> (Table </w:t>
      </w:r>
      <w:r w:rsidR="0048004A">
        <w:t>3</w:t>
      </w:r>
      <w:r>
        <w:t>).</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0D139A35" w14:textId="5F114BFA" w:rsidR="007A2F1C" w:rsidRDefault="007A2F1C" w:rsidP="005214CF">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p w14:paraId="359C997A" w14:textId="77777777" w:rsidR="008D6E2F" w:rsidRDefault="008D6E2F" w:rsidP="005214CF">
      <w:pPr>
        <w:spacing w:line="360" w:lineRule="auto"/>
      </w:pP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8D6E2F">
            <w:pPr>
              <w:spacing w:line="276" w:lineRule="auto"/>
              <w:rPr>
                <w:b/>
                <w:bCs/>
              </w:rPr>
            </w:pPr>
          </w:p>
        </w:tc>
        <w:tc>
          <w:tcPr>
            <w:tcW w:w="2008" w:type="dxa"/>
            <w:gridSpan w:val="2"/>
            <w:tcBorders>
              <w:bottom w:val="single" w:sz="4" w:space="0" w:color="auto"/>
            </w:tcBorders>
          </w:tcPr>
          <w:p w14:paraId="22EB8E91" w14:textId="06A22E57" w:rsidR="004B1EA4" w:rsidRPr="006D105C" w:rsidRDefault="004B1EA4" w:rsidP="008D6E2F">
            <w:pPr>
              <w:spacing w:line="276"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8D6E2F">
            <w:pPr>
              <w:spacing w:line="276"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8D6E2F">
            <w:pPr>
              <w:spacing w:line="276"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8D6E2F">
            <w:pPr>
              <w:spacing w:line="276"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8D6E2F">
            <w:pPr>
              <w:spacing w:line="276"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8D6E2F">
            <w:pPr>
              <w:spacing w:line="276" w:lineRule="auto"/>
            </w:pPr>
          </w:p>
        </w:tc>
        <w:tc>
          <w:tcPr>
            <w:tcW w:w="536" w:type="dxa"/>
            <w:tcBorders>
              <w:top w:val="single" w:sz="4" w:space="0" w:color="auto"/>
              <w:bottom w:val="single" w:sz="4" w:space="0" w:color="auto"/>
            </w:tcBorders>
          </w:tcPr>
          <w:p w14:paraId="4BCDCE61" w14:textId="77777777" w:rsidR="004B1EA4" w:rsidRPr="006D105C" w:rsidRDefault="004B1EA4"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8D6E2F">
            <w:pPr>
              <w:spacing w:line="276"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8D6E2F">
            <w:pPr>
              <w:spacing w:line="276"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8D6E2F">
            <w:pPr>
              <w:spacing w:line="276" w:lineRule="auto"/>
              <w:jc w:val="right"/>
            </w:pPr>
            <w:r>
              <w:t>N fertilization (N)</w:t>
            </w:r>
          </w:p>
        </w:tc>
        <w:tc>
          <w:tcPr>
            <w:tcW w:w="536" w:type="dxa"/>
            <w:tcBorders>
              <w:top w:val="single" w:sz="4" w:space="0" w:color="auto"/>
            </w:tcBorders>
          </w:tcPr>
          <w:p w14:paraId="41ECD3D4" w14:textId="77777777" w:rsidR="004B1EA4" w:rsidRPr="006D105C" w:rsidRDefault="004B1EA4" w:rsidP="008D6E2F">
            <w:pPr>
              <w:spacing w:line="276" w:lineRule="auto"/>
              <w:jc w:val="right"/>
            </w:pPr>
            <w:r w:rsidRPr="006D105C">
              <w:t>1</w:t>
            </w:r>
          </w:p>
        </w:tc>
        <w:tc>
          <w:tcPr>
            <w:tcW w:w="996" w:type="dxa"/>
            <w:tcBorders>
              <w:top w:val="single" w:sz="4" w:space="0" w:color="auto"/>
            </w:tcBorders>
          </w:tcPr>
          <w:p w14:paraId="358738E5" w14:textId="5AE06EB7" w:rsidR="004B1EA4" w:rsidRPr="006D105C" w:rsidRDefault="004B1EA4" w:rsidP="008D6E2F">
            <w:pPr>
              <w:spacing w:line="276" w:lineRule="auto"/>
              <w:jc w:val="right"/>
            </w:pPr>
            <w:r>
              <w:t>14.81</w:t>
            </w:r>
          </w:p>
        </w:tc>
        <w:tc>
          <w:tcPr>
            <w:tcW w:w="1012" w:type="dxa"/>
            <w:tcBorders>
              <w:top w:val="single" w:sz="4" w:space="0" w:color="auto"/>
            </w:tcBorders>
          </w:tcPr>
          <w:p w14:paraId="1F9E819C" w14:textId="3C3D2E8A" w:rsidR="004B1EA4" w:rsidRPr="004B1EA4" w:rsidRDefault="004B1EA4" w:rsidP="008D6E2F">
            <w:pPr>
              <w:spacing w:line="276"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8D6E2F">
            <w:pPr>
              <w:spacing w:line="276" w:lineRule="auto"/>
              <w:jc w:val="right"/>
            </w:pPr>
            <w:r>
              <w:t>4.79</w:t>
            </w:r>
          </w:p>
        </w:tc>
        <w:tc>
          <w:tcPr>
            <w:tcW w:w="1013" w:type="dxa"/>
            <w:tcBorders>
              <w:top w:val="single" w:sz="4" w:space="0" w:color="auto"/>
            </w:tcBorders>
          </w:tcPr>
          <w:p w14:paraId="6BC47A3B" w14:textId="50DB9C2F" w:rsidR="004B1EA4" w:rsidRPr="004B1EA4" w:rsidRDefault="004B1EA4" w:rsidP="008D6E2F">
            <w:pPr>
              <w:spacing w:line="276"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8D6E2F">
            <w:pPr>
              <w:spacing w:line="276" w:lineRule="auto"/>
              <w:jc w:val="right"/>
            </w:pPr>
            <w:r>
              <w:t>8.08</w:t>
            </w:r>
          </w:p>
        </w:tc>
        <w:tc>
          <w:tcPr>
            <w:tcW w:w="1013" w:type="dxa"/>
            <w:tcBorders>
              <w:top w:val="single" w:sz="4" w:space="0" w:color="auto"/>
            </w:tcBorders>
          </w:tcPr>
          <w:p w14:paraId="5E85844B" w14:textId="66E9B47D" w:rsidR="004B1EA4" w:rsidRPr="004B1EA4" w:rsidRDefault="004B1EA4" w:rsidP="008D6E2F">
            <w:pPr>
              <w:spacing w:line="276"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8D6E2F">
            <w:pPr>
              <w:spacing w:line="276" w:lineRule="auto"/>
              <w:jc w:val="right"/>
            </w:pPr>
            <w:r>
              <w:t>7.22</w:t>
            </w:r>
          </w:p>
        </w:tc>
        <w:tc>
          <w:tcPr>
            <w:tcW w:w="1013" w:type="dxa"/>
            <w:tcBorders>
              <w:top w:val="single" w:sz="4" w:space="0" w:color="auto"/>
            </w:tcBorders>
          </w:tcPr>
          <w:p w14:paraId="4BAB5ADA" w14:textId="54F21998" w:rsidR="004B1EA4" w:rsidRPr="004B1EA4" w:rsidRDefault="004B1EA4" w:rsidP="008D6E2F">
            <w:pPr>
              <w:spacing w:line="276"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8D6E2F">
            <w:pPr>
              <w:spacing w:line="276" w:lineRule="auto"/>
              <w:jc w:val="right"/>
            </w:pPr>
            <w:r>
              <w:t>8.61</w:t>
            </w:r>
          </w:p>
        </w:tc>
        <w:tc>
          <w:tcPr>
            <w:tcW w:w="876" w:type="dxa"/>
            <w:tcBorders>
              <w:top w:val="single" w:sz="4" w:space="0" w:color="auto"/>
            </w:tcBorders>
          </w:tcPr>
          <w:p w14:paraId="501A05DE" w14:textId="71D1361F" w:rsidR="004B1EA4" w:rsidRPr="00F07852" w:rsidRDefault="00F07852" w:rsidP="008D6E2F">
            <w:pPr>
              <w:spacing w:line="276"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8D6E2F">
            <w:pPr>
              <w:spacing w:line="276" w:lineRule="auto"/>
              <w:jc w:val="right"/>
            </w:pPr>
            <w:r>
              <w:t>Inoculation (I)</w:t>
            </w:r>
          </w:p>
        </w:tc>
        <w:tc>
          <w:tcPr>
            <w:tcW w:w="536" w:type="dxa"/>
          </w:tcPr>
          <w:p w14:paraId="6AF7DE6D" w14:textId="77777777" w:rsidR="004B1EA4" w:rsidRPr="006D105C" w:rsidRDefault="004B1EA4" w:rsidP="008D6E2F">
            <w:pPr>
              <w:spacing w:line="276" w:lineRule="auto"/>
              <w:jc w:val="right"/>
            </w:pPr>
            <w:r>
              <w:t>1</w:t>
            </w:r>
          </w:p>
        </w:tc>
        <w:tc>
          <w:tcPr>
            <w:tcW w:w="996" w:type="dxa"/>
          </w:tcPr>
          <w:p w14:paraId="421CFD13" w14:textId="3A2F7FEA" w:rsidR="004B1EA4" w:rsidRPr="006D105C" w:rsidRDefault="004B1EA4" w:rsidP="008D6E2F">
            <w:pPr>
              <w:spacing w:line="276" w:lineRule="auto"/>
              <w:jc w:val="right"/>
            </w:pPr>
            <w:r>
              <w:t>1.59</w:t>
            </w:r>
          </w:p>
        </w:tc>
        <w:tc>
          <w:tcPr>
            <w:tcW w:w="1012" w:type="dxa"/>
          </w:tcPr>
          <w:p w14:paraId="6D2596F2" w14:textId="6EE2BB7E" w:rsidR="004B1EA4" w:rsidRPr="004B1EA4" w:rsidRDefault="004B1EA4" w:rsidP="008D6E2F">
            <w:pPr>
              <w:spacing w:line="276" w:lineRule="auto"/>
              <w:jc w:val="right"/>
            </w:pPr>
            <w:r>
              <w:t>0.207</w:t>
            </w:r>
          </w:p>
        </w:tc>
        <w:tc>
          <w:tcPr>
            <w:tcW w:w="996" w:type="dxa"/>
          </w:tcPr>
          <w:p w14:paraId="561CA1F9" w14:textId="414894DF" w:rsidR="004B1EA4" w:rsidRPr="006D105C" w:rsidRDefault="004B1EA4" w:rsidP="008D6E2F">
            <w:pPr>
              <w:spacing w:line="276" w:lineRule="auto"/>
              <w:jc w:val="right"/>
            </w:pPr>
            <w:r>
              <w:t>0.48</w:t>
            </w:r>
          </w:p>
        </w:tc>
        <w:tc>
          <w:tcPr>
            <w:tcW w:w="1013" w:type="dxa"/>
          </w:tcPr>
          <w:p w14:paraId="237EA234" w14:textId="7796D0FE" w:rsidR="004B1EA4" w:rsidRPr="006D105C" w:rsidRDefault="004B1EA4" w:rsidP="008D6E2F">
            <w:pPr>
              <w:spacing w:line="276" w:lineRule="auto"/>
              <w:jc w:val="right"/>
            </w:pPr>
            <w:r>
              <w:t>0.488</w:t>
            </w:r>
          </w:p>
        </w:tc>
        <w:tc>
          <w:tcPr>
            <w:tcW w:w="996" w:type="dxa"/>
          </w:tcPr>
          <w:p w14:paraId="4C216913" w14:textId="5FE974B0" w:rsidR="004B1EA4" w:rsidRPr="006D105C" w:rsidRDefault="004B1EA4" w:rsidP="008D6E2F">
            <w:pPr>
              <w:spacing w:line="276" w:lineRule="auto"/>
              <w:jc w:val="right"/>
            </w:pPr>
            <w:r>
              <w:t>0.75</w:t>
            </w:r>
          </w:p>
        </w:tc>
        <w:tc>
          <w:tcPr>
            <w:tcW w:w="1013" w:type="dxa"/>
          </w:tcPr>
          <w:p w14:paraId="38C8E2FB" w14:textId="27A4C22E" w:rsidR="004B1EA4" w:rsidRPr="006D105C" w:rsidRDefault="004B1EA4" w:rsidP="008D6E2F">
            <w:pPr>
              <w:spacing w:line="276" w:lineRule="auto"/>
              <w:jc w:val="right"/>
            </w:pPr>
            <w:r>
              <w:t>0.387</w:t>
            </w:r>
          </w:p>
        </w:tc>
        <w:tc>
          <w:tcPr>
            <w:tcW w:w="996" w:type="dxa"/>
          </w:tcPr>
          <w:p w14:paraId="0DB8924D" w14:textId="3DABEC5F" w:rsidR="004B1EA4" w:rsidRPr="006D105C" w:rsidRDefault="004B1EA4" w:rsidP="008D6E2F">
            <w:pPr>
              <w:spacing w:line="276" w:lineRule="auto"/>
              <w:jc w:val="right"/>
            </w:pPr>
            <w:r>
              <w:t>1.05</w:t>
            </w:r>
          </w:p>
        </w:tc>
        <w:tc>
          <w:tcPr>
            <w:tcW w:w="1013" w:type="dxa"/>
          </w:tcPr>
          <w:p w14:paraId="7CD142A6" w14:textId="06ED9CEA" w:rsidR="004B1EA4" w:rsidRPr="006D105C" w:rsidRDefault="004B1EA4" w:rsidP="008D6E2F">
            <w:pPr>
              <w:spacing w:line="276" w:lineRule="auto"/>
              <w:jc w:val="right"/>
            </w:pPr>
            <w:r>
              <w:t>0.307</w:t>
            </w:r>
          </w:p>
        </w:tc>
        <w:tc>
          <w:tcPr>
            <w:tcW w:w="996" w:type="dxa"/>
          </w:tcPr>
          <w:p w14:paraId="02F6E0BB" w14:textId="616C9600" w:rsidR="004B1EA4" w:rsidRPr="006D105C" w:rsidRDefault="00F07852" w:rsidP="008D6E2F">
            <w:pPr>
              <w:spacing w:line="276" w:lineRule="auto"/>
              <w:jc w:val="right"/>
            </w:pPr>
            <w:r>
              <w:t>1.51</w:t>
            </w:r>
          </w:p>
        </w:tc>
        <w:tc>
          <w:tcPr>
            <w:tcW w:w="876" w:type="dxa"/>
          </w:tcPr>
          <w:p w14:paraId="54181450" w14:textId="22FF0DEB" w:rsidR="004B1EA4" w:rsidRPr="006D105C" w:rsidRDefault="00F07852" w:rsidP="008D6E2F">
            <w:pPr>
              <w:spacing w:line="276" w:lineRule="auto"/>
              <w:jc w:val="right"/>
            </w:pPr>
            <w:r>
              <w:t>0.219</w:t>
            </w:r>
          </w:p>
        </w:tc>
      </w:tr>
      <w:tr w:rsidR="004B1EA4" w14:paraId="5770BA07" w14:textId="77777777" w:rsidTr="004B1EA4">
        <w:tc>
          <w:tcPr>
            <w:tcW w:w="1980" w:type="dxa"/>
          </w:tcPr>
          <w:p w14:paraId="2F9213C4" w14:textId="6BBD27F3" w:rsidR="004B1EA4" w:rsidRPr="006D105C" w:rsidRDefault="004B1EA4" w:rsidP="008D6E2F">
            <w:pPr>
              <w:spacing w:line="276" w:lineRule="auto"/>
              <w:jc w:val="right"/>
            </w:pPr>
            <w:r>
              <w:t>N*I</w:t>
            </w:r>
          </w:p>
        </w:tc>
        <w:tc>
          <w:tcPr>
            <w:tcW w:w="536" w:type="dxa"/>
          </w:tcPr>
          <w:p w14:paraId="120CFFD3" w14:textId="2916DC5F" w:rsidR="004B1EA4" w:rsidRPr="006D105C" w:rsidRDefault="004B1EA4" w:rsidP="008D6E2F">
            <w:pPr>
              <w:spacing w:line="276" w:lineRule="auto"/>
              <w:jc w:val="right"/>
            </w:pPr>
            <w:r>
              <w:t>1</w:t>
            </w:r>
          </w:p>
        </w:tc>
        <w:tc>
          <w:tcPr>
            <w:tcW w:w="996" w:type="dxa"/>
          </w:tcPr>
          <w:p w14:paraId="17BF0F48" w14:textId="68622146" w:rsidR="004B1EA4" w:rsidRPr="006D105C" w:rsidRDefault="004B1EA4" w:rsidP="008D6E2F">
            <w:pPr>
              <w:spacing w:line="276" w:lineRule="auto"/>
              <w:jc w:val="right"/>
            </w:pPr>
            <w:r>
              <w:t>0.25</w:t>
            </w:r>
          </w:p>
        </w:tc>
        <w:tc>
          <w:tcPr>
            <w:tcW w:w="1012" w:type="dxa"/>
          </w:tcPr>
          <w:p w14:paraId="17B9F787" w14:textId="23388E8F" w:rsidR="004B1EA4" w:rsidRPr="004B1EA4" w:rsidRDefault="004B1EA4" w:rsidP="008D6E2F">
            <w:pPr>
              <w:spacing w:line="276" w:lineRule="auto"/>
              <w:jc w:val="right"/>
            </w:pPr>
            <w:r w:rsidRPr="004B1EA4">
              <w:t>0.618</w:t>
            </w:r>
          </w:p>
        </w:tc>
        <w:tc>
          <w:tcPr>
            <w:tcW w:w="996" w:type="dxa"/>
          </w:tcPr>
          <w:p w14:paraId="5459BCA0" w14:textId="03E3A38C" w:rsidR="004B1EA4" w:rsidRPr="006D105C" w:rsidRDefault="004B1EA4" w:rsidP="008D6E2F">
            <w:pPr>
              <w:spacing w:line="276" w:lineRule="auto"/>
              <w:jc w:val="right"/>
            </w:pPr>
            <w:r>
              <w:t>0.92</w:t>
            </w:r>
          </w:p>
        </w:tc>
        <w:tc>
          <w:tcPr>
            <w:tcW w:w="1013" w:type="dxa"/>
          </w:tcPr>
          <w:p w14:paraId="11A62403" w14:textId="706F8E4E" w:rsidR="004B1EA4" w:rsidRPr="004B1EA4" w:rsidRDefault="004B1EA4" w:rsidP="008D6E2F">
            <w:pPr>
              <w:spacing w:line="276" w:lineRule="auto"/>
              <w:jc w:val="right"/>
            </w:pPr>
            <w:r w:rsidRPr="004B1EA4">
              <w:t>0.3</w:t>
            </w:r>
            <w:r w:rsidR="008F26FA">
              <w:t>38</w:t>
            </w:r>
          </w:p>
        </w:tc>
        <w:tc>
          <w:tcPr>
            <w:tcW w:w="996" w:type="dxa"/>
          </w:tcPr>
          <w:p w14:paraId="2DC0516C" w14:textId="743D8BE7" w:rsidR="004B1EA4" w:rsidRPr="006D105C" w:rsidRDefault="004B1EA4" w:rsidP="008D6E2F">
            <w:pPr>
              <w:spacing w:line="276" w:lineRule="auto"/>
              <w:jc w:val="right"/>
            </w:pPr>
            <w:r>
              <w:t>2.37</w:t>
            </w:r>
          </w:p>
        </w:tc>
        <w:tc>
          <w:tcPr>
            <w:tcW w:w="1013" w:type="dxa"/>
          </w:tcPr>
          <w:p w14:paraId="460056E7" w14:textId="7970ED55" w:rsidR="004B1EA4" w:rsidRPr="004B1EA4" w:rsidRDefault="004B1EA4" w:rsidP="008D6E2F">
            <w:pPr>
              <w:spacing w:line="276" w:lineRule="auto"/>
              <w:jc w:val="right"/>
            </w:pPr>
            <w:r w:rsidRPr="004B1EA4">
              <w:t>0.123</w:t>
            </w:r>
          </w:p>
        </w:tc>
        <w:tc>
          <w:tcPr>
            <w:tcW w:w="996" w:type="dxa"/>
          </w:tcPr>
          <w:p w14:paraId="1612BE60" w14:textId="3A29EE6E" w:rsidR="004B1EA4" w:rsidRPr="004B1EA4" w:rsidRDefault="004B1EA4" w:rsidP="008D6E2F">
            <w:pPr>
              <w:spacing w:line="276" w:lineRule="auto"/>
              <w:jc w:val="right"/>
            </w:pPr>
            <w:r>
              <w:t>4.13</w:t>
            </w:r>
          </w:p>
        </w:tc>
        <w:tc>
          <w:tcPr>
            <w:tcW w:w="1013" w:type="dxa"/>
          </w:tcPr>
          <w:p w14:paraId="681E3646" w14:textId="035BCDE1" w:rsidR="004B1EA4" w:rsidRPr="004B1EA4" w:rsidRDefault="004B1EA4" w:rsidP="008D6E2F">
            <w:pPr>
              <w:spacing w:line="276" w:lineRule="auto"/>
              <w:jc w:val="right"/>
              <w:rPr>
                <w:b/>
                <w:bCs/>
              </w:rPr>
            </w:pPr>
            <w:r w:rsidRPr="004B1EA4">
              <w:rPr>
                <w:b/>
                <w:bCs/>
              </w:rPr>
              <w:t>0.042</w:t>
            </w:r>
          </w:p>
        </w:tc>
        <w:tc>
          <w:tcPr>
            <w:tcW w:w="996" w:type="dxa"/>
          </w:tcPr>
          <w:p w14:paraId="6A150D9E" w14:textId="23BEA1E2" w:rsidR="004B1EA4" w:rsidRPr="004B1EA4" w:rsidRDefault="00F07852" w:rsidP="008D6E2F">
            <w:pPr>
              <w:spacing w:line="276" w:lineRule="auto"/>
              <w:jc w:val="right"/>
            </w:pPr>
            <w:r>
              <w:t>4.34</w:t>
            </w:r>
          </w:p>
        </w:tc>
        <w:tc>
          <w:tcPr>
            <w:tcW w:w="876" w:type="dxa"/>
          </w:tcPr>
          <w:p w14:paraId="44B85FB5" w14:textId="71F5F31F" w:rsidR="004B1EA4" w:rsidRPr="00F07852" w:rsidRDefault="00F07852" w:rsidP="008D6E2F">
            <w:pPr>
              <w:spacing w:line="276"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8D6E2F">
            <w:pPr>
              <w:spacing w:line="276" w:lineRule="auto"/>
              <w:jc w:val="right"/>
              <w:rPr>
                <w:sz w:val="10"/>
                <w:szCs w:val="10"/>
              </w:rPr>
            </w:pPr>
          </w:p>
        </w:tc>
        <w:tc>
          <w:tcPr>
            <w:tcW w:w="536" w:type="dxa"/>
          </w:tcPr>
          <w:p w14:paraId="279E6813" w14:textId="77777777" w:rsidR="004B1EA4" w:rsidRPr="006E71B5" w:rsidRDefault="004B1EA4" w:rsidP="008D6E2F">
            <w:pPr>
              <w:spacing w:line="276" w:lineRule="auto"/>
              <w:jc w:val="right"/>
              <w:rPr>
                <w:sz w:val="10"/>
                <w:szCs w:val="10"/>
              </w:rPr>
            </w:pPr>
          </w:p>
        </w:tc>
        <w:tc>
          <w:tcPr>
            <w:tcW w:w="996" w:type="dxa"/>
          </w:tcPr>
          <w:p w14:paraId="030B6F48" w14:textId="77777777" w:rsidR="004B1EA4" w:rsidRPr="006E71B5" w:rsidRDefault="004B1EA4" w:rsidP="008D6E2F">
            <w:pPr>
              <w:spacing w:line="276" w:lineRule="auto"/>
              <w:jc w:val="right"/>
              <w:rPr>
                <w:sz w:val="10"/>
                <w:szCs w:val="10"/>
              </w:rPr>
            </w:pPr>
          </w:p>
        </w:tc>
        <w:tc>
          <w:tcPr>
            <w:tcW w:w="1012" w:type="dxa"/>
          </w:tcPr>
          <w:p w14:paraId="68B8D07B" w14:textId="77777777" w:rsidR="004B1EA4" w:rsidRPr="006E71B5" w:rsidRDefault="004B1EA4" w:rsidP="008D6E2F">
            <w:pPr>
              <w:spacing w:line="276" w:lineRule="auto"/>
              <w:jc w:val="right"/>
              <w:rPr>
                <w:sz w:val="10"/>
                <w:szCs w:val="10"/>
              </w:rPr>
            </w:pPr>
          </w:p>
        </w:tc>
        <w:tc>
          <w:tcPr>
            <w:tcW w:w="996" w:type="dxa"/>
          </w:tcPr>
          <w:p w14:paraId="1522E8CA" w14:textId="77777777" w:rsidR="004B1EA4" w:rsidRPr="006E71B5" w:rsidRDefault="004B1EA4" w:rsidP="008D6E2F">
            <w:pPr>
              <w:spacing w:line="276" w:lineRule="auto"/>
              <w:jc w:val="right"/>
              <w:rPr>
                <w:sz w:val="10"/>
                <w:szCs w:val="10"/>
              </w:rPr>
            </w:pPr>
          </w:p>
        </w:tc>
        <w:tc>
          <w:tcPr>
            <w:tcW w:w="1013" w:type="dxa"/>
          </w:tcPr>
          <w:p w14:paraId="7749394A" w14:textId="77777777" w:rsidR="004B1EA4" w:rsidRPr="006E71B5" w:rsidRDefault="004B1EA4" w:rsidP="008D6E2F">
            <w:pPr>
              <w:spacing w:line="276" w:lineRule="auto"/>
              <w:jc w:val="right"/>
              <w:rPr>
                <w:sz w:val="10"/>
                <w:szCs w:val="10"/>
              </w:rPr>
            </w:pPr>
          </w:p>
        </w:tc>
        <w:tc>
          <w:tcPr>
            <w:tcW w:w="996" w:type="dxa"/>
          </w:tcPr>
          <w:p w14:paraId="4F27B6A8" w14:textId="77777777" w:rsidR="004B1EA4" w:rsidRPr="006E71B5" w:rsidRDefault="004B1EA4" w:rsidP="008D6E2F">
            <w:pPr>
              <w:spacing w:line="276" w:lineRule="auto"/>
              <w:jc w:val="right"/>
              <w:rPr>
                <w:sz w:val="10"/>
                <w:szCs w:val="10"/>
              </w:rPr>
            </w:pPr>
          </w:p>
        </w:tc>
        <w:tc>
          <w:tcPr>
            <w:tcW w:w="1013" w:type="dxa"/>
          </w:tcPr>
          <w:p w14:paraId="41971EBA" w14:textId="77777777" w:rsidR="004B1EA4" w:rsidRPr="006E71B5" w:rsidRDefault="004B1EA4" w:rsidP="008D6E2F">
            <w:pPr>
              <w:spacing w:line="276" w:lineRule="auto"/>
              <w:jc w:val="right"/>
              <w:rPr>
                <w:sz w:val="10"/>
                <w:szCs w:val="10"/>
              </w:rPr>
            </w:pPr>
          </w:p>
        </w:tc>
        <w:tc>
          <w:tcPr>
            <w:tcW w:w="996" w:type="dxa"/>
          </w:tcPr>
          <w:p w14:paraId="5D829B49" w14:textId="77777777" w:rsidR="004B1EA4" w:rsidRPr="006E71B5" w:rsidRDefault="004B1EA4" w:rsidP="008D6E2F">
            <w:pPr>
              <w:spacing w:line="276" w:lineRule="auto"/>
              <w:jc w:val="right"/>
              <w:rPr>
                <w:sz w:val="10"/>
                <w:szCs w:val="10"/>
              </w:rPr>
            </w:pPr>
          </w:p>
        </w:tc>
        <w:tc>
          <w:tcPr>
            <w:tcW w:w="1013" w:type="dxa"/>
          </w:tcPr>
          <w:p w14:paraId="768C37ED" w14:textId="77777777" w:rsidR="004B1EA4" w:rsidRPr="006E71B5" w:rsidRDefault="004B1EA4" w:rsidP="008D6E2F">
            <w:pPr>
              <w:spacing w:line="276" w:lineRule="auto"/>
              <w:jc w:val="right"/>
              <w:rPr>
                <w:sz w:val="10"/>
                <w:szCs w:val="10"/>
              </w:rPr>
            </w:pPr>
          </w:p>
        </w:tc>
        <w:tc>
          <w:tcPr>
            <w:tcW w:w="996" w:type="dxa"/>
          </w:tcPr>
          <w:p w14:paraId="7C4A7B53" w14:textId="77777777" w:rsidR="004B1EA4" w:rsidRPr="006E71B5" w:rsidRDefault="004B1EA4" w:rsidP="008D6E2F">
            <w:pPr>
              <w:spacing w:line="276" w:lineRule="auto"/>
              <w:jc w:val="right"/>
              <w:rPr>
                <w:sz w:val="10"/>
                <w:szCs w:val="10"/>
              </w:rPr>
            </w:pPr>
          </w:p>
        </w:tc>
        <w:tc>
          <w:tcPr>
            <w:tcW w:w="876" w:type="dxa"/>
          </w:tcPr>
          <w:p w14:paraId="506A25A6" w14:textId="77777777" w:rsidR="004B1EA4" w:rsidRPr="006E71B5" w:rsidRDefault="004B1EA4" w:rsidP="008D6E2F">
            <w:pPr>
              <w:spacing w:line="276" w:lineRule="auto"/>
              <w:jc w:val="right"/>
              <w:rPr>
                <w:sz w:val="10"/>
                <w:szCs w:val="10"/>
              </w:rPr>
            </w:pPr>
          </w:p>
        </w:tc>
      </w:tr>
      <w:tr w:rsidR="004B1EA4" w14:paraId="199E22E6" w14:textId="77777777" w:rsidTr="00772D20">
        <w:tc>
          <w:tcPr>
            <w:tcW w:w="2516" w:type="dxa"/>
            <w:gridSpan w:val="2"/>
            <w:tcBorders>
              <w:bottom w:val="single" w:sz="4" w:space="0" w:color="auto"/>
            </w:tcBorders>
          </w:tcPr>
          <w:p w14:paraId="4A888030" w14:textId="77777777" w:rsidR="004B1EA4" w:rsidRPr="006D105C" w:rsidRDefault="004B1EA4" w:rsidP="008D6E2F">
            <w:pPr>
              <w:spacing w:line="276" w:lineRule="auto"/>
              <w:jc w:val="right"/>
              <w:rPr>
                <w:b/>
                <w:bCs/>
              </w:rPr>
            </w:pPr>
          </w:p>
        </w:tc>
        <w:tc>
          <w:tcPr>
            <w:tcW w:w="2008" w:type="dxa"/>
            <w:gridSpan w:val="2"/>
            <w:tcBorders>
              <w:bottom w:val="single" w:sz="4" w:space="0" w:color="auto"/>
            </w:tcBorders>
          </w:tcPr>
          <w:p w14:paraId="71AA9BC2" w14:textId="1C3A1D80" w:rsidR="004B1EA4" w:rsidRPr="00F07852" w:rsidRDefault="00F07852" w:rsidP="008D6E2F">
            <w:pPr>
              <w:spacing w:line="276"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8D6E2F">
            <w:pPr>
              <w:spacing w:line="276" w:lineRule="auto"/>
              <w:jc w:val="right"/>
              <w:rPr>
                <w:b/>
                <w:bCs/>
                <w:vertAlign w:val="subscript"/>
              </w:rPr>
            </w:pPr>
            <w:proofErr w:type="spellStart"/>
            <w:r>
              <w:rPr>
                <w:b/>
                <w:bCs/>
                <w:i/>
                <w:iCs/>
              </w:rPr>
              <w:t>g</w:t>
            </w:r>
            <w:r>
              <w:rPr>
                <w:b/>
                <w:bCs/>
                <w:vertAlign w:val="subscript"/>
              </w:rPr>
              <w:t>s</w:t>
            </w:r>
            <w:proofErr w:type="spellEnd"/>
          </w:p>
        </w:tc>
        <w:tc>
          <w:tcPr>
            <w:tcW w:w="2009" w:type="dxa"/>
            <w:gridSpan w:val="2"/>
            <w:tcBorders>
              <w:bottom w:val="single" w:sz="4" w:space="0" w:color="auto"/>
            </w:tcBorders>
          </w:tcPr>
          <w:p w14:paraId="0F0B52B8" w14:textId="3C9F8CE5" w:rsidR="004B1EA4" w:rsidRPr="00902FD9" w:rsidRDefault="00772D20" w:rsidP="008D6E2F">
            <w:pPr>
              <w:spacing w:line="276" w:lineRule="auto"/>
              <w:jc w:val="right"/>
              <w:rPr>
                <w:b/>
                <w:bCs/>
              </w:rPr>
            </w:pPr>
            <w:r w:rsidRPr="00902FD9">
              <w:rPr>
                <w:b/>
                <w:bCs/>
                <w:i/>
                <w:iCs/>
              </w:rPr>
              <w:t>C</w:t>
            </w:r>
            <w:r w:rsidRPr="00902FD9">
              <w:rPr>
                <w:b/>
                <w:bCs/>
                <w:vertAlign w:val="subscript"/>
              </w:rPr>
              <w:t>i</w:t>
            </w:r>
            <w:r w:rsidRPr="00902FD9">
              <w:rPr>
                <w:b/>
                <w:bCs/>
              </w:rPr>
              <w:t xml:space="preserve">: </w:t>
            </w:r>
            <w:r w:rsidRPr="00902FD9">
              <w:rPr>
                <w:b/>
                <w:bCs/>
                <w:i/>
                <w:iCs/>
              </w:rPr>
              <w:t>C</w:t>
            </w:r>
            <w:r w:rsidRPr="00902FD9">
              <w:rPr>
                <w:b/>
                <w:bCs/>
                <w:vertAlign w:val="subscript"/>
              </w:rPr>
              <w:t>a</w:t>
            </w:r>
          </w:p>
        </w:tc>
        <w:tc>
          <w:tcPr>
            <w:tcW w:w="2009" w:type="dxa"/>
            <w:gridSpan w:val="2"/>
          </w:tcPr>
          <w:p w14:paraId="40711856" w14:textId="780A5EBB" w:rsidR="004B1EA4" w:rsidRPr="006D105C" w:rsidRDefault="004B1EA4" w:rsidP="008D6E2F">
            <w:pPr>
              <w:spacing w:line="276" w:lineRule="auto"/>
              <w:jc w:val="right"/>
            </w:pPr>
          </w:p>
        </w:tc>
        <w:tc>
          <w:tcPr>
            <w:tcW w:w="1872" w:type="dxa"/>
            <w:gridSpan w:val="2"/>
          </w:tcPr>
          <w:p w14:paraId="4DBF7D9F" w14:textId="35722BE2" w:rsidR="004B1EA4" w:rsidRPr="006D105C" w:rsidRDefault="004B1EA4" w:rsidP="008D6E2F">
            <w:pPr>
              <w:spacing w:line="276" w:lineRule="auto"/>
              <w:jc w:val="right"/>
            </w:pPr>
          </w:p>
        </w:tc>
      </w:tr>
      <w:tr w:rsidR="00772D20" w14:paraId="51DA29E8" w14:textId="77777777" w:rsidTr="00772D20">
        <w:tc>
          <w:tcPr>
            <w:tcW w:w="1980" w:type="dxa"/>
            <w:tcBorders>
              <w:top w:val="single" w:sz="4" w:space="0" w:color="auto"/>
              <w:bottom w:val="single" w:sz="4" w:space="0" w:color="auto"/>
            </w:tcBorders>
          </w:tcPr>
          <w:p w14:paraId="62ADA420" w14:textId="77777777" w:rsidR="00772D20" w:rsidRPr="006D105C" w:rsidRDefault="00772D20" w:rsidP="008D6E2F">
            <w:pPr>
              <w:spacing w:line="276" w:lineRule="auto"/>
              <w:jc w:val="right"/>
            </w:pPr>
          </w:p>
        </w:tc>
        <w:tc>
          <w:tcPr>
            <w:tcW w:w="536" w:type="dxa"/>
            <w:tcBorders>
              <w:top w:val="single" w:sz="4" w:space="0" w:color="auto"/>
              <w:bottom w:val="single" w:sz="4" w:space="0" w:color="auto"/>
            </w:tcBorders>
          </w:tcPr>
          <w:p w14:paraId="3A7E3FE9" w14:textId="77777777" w:rsidR="00772D20" w:rsidRPr="006D105C" w:rsidRDefault="00772D20"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772D20" w:rsidRPr="006D105C" w:rsidRDefault="00772D20"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772D20" w:rsidRPr="006D105C" w:rsidRDefault="00772D20"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441445D" w14:textId="77777777" w:rsidR="00772D20" w:rsidRPr="006D105C" w:rsidRDefault="00772D20"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772D20" w:rsidRPr="006D105C" w:rsidRDefault="00772D20" w:rsidP="008D6E2F">
            <w:pPr>
              <w:spacing w:line="276" w:lineRule="auto"/>
              <w:jc w:val="right"/>
            </w:pPr>
            <w:r w:rsidRPr="006D105C">
              <w:rPr>
                <w:i/>
                <w:iCs/>
              </w:rPr>
              <w:t>p</w:t>
            </w:r>
          </w:p>
        </w:tc>
        <w:tc>
          <w:tcPr>
            <w:tcW w:w="996" w:type="dxa"/>
            <w:tcBorders>
              <w:top w:val="single" w:sz="4" w:space="0" w:color="auto"/>
              <w:bottom w:val="single" w:sz="4" w:space="0" w:color="auto"/>
            </w:tcBorders>
          </w:tcPr>
          <w:p w14:paraId="4EA70620" w14:textId="595CDB1A" w:rsidR="00772D20" w:rsidRPr="006D105C" w:rsidRDefault="00772D20"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8A2E226" w14:textId="5A4E6C2E" w:rsidR="00772D20" w:rsidRPr="006D105C" w:rsidRDefault="00772D20" w:rsidP="008D6E2F">
            <w:pPr>
              <w:spacing w:line="276" w:lineRule="auto"/>
              <w:jc w:val="right"/>
            </w:pPr>
            <w:r w:rsidRPr="006D105C">
              <w:rPr>
                <w:i/>
                <w:iCs/>
              </w:rPr>
              <w:t>p</w:t>
            </w:r>
          </w:p>
        </w:tc>
        <w:tc>
          <w:tcPr>
            <w:tcW w:w="996" w:type="dxa"/>
          </w:tcPr>
          <w:p w14:paraId="1BCAB48F" w14:textId="4FB93CCB" w:rsidR="00772D20" w:rsidRPr="006D105C" w:rsidRDefault="00772D20" w:rsidP="008D6E2F">
            <w:pPr>
              <w:spacing w:line="276" w:lineRule="auto"/>
              <w:jc w:val="right"/>
            </w:pPr>
          </w:p>
        </w:tc>
        <w:tc>
          <w:tcPr>
            <w:tcW w:w="1013" w:type="dxa"/>
          </w:tcPr>
          <w:p w14:paraId="4A7D8307" w14:textId="4644929C" w:rsidR="00772D20" w:rsidRPr="006D105C" w:rsidRDefault="00772D20" w:rsidP="008D6E2F">
            <w:pPr>
              <w:spacing w:line="276" w:lineRule="auto"/>
              <w:jc w:val="right"/>
            </w:pPr>
          </w:p>
        </w:tc>
        <w:tc>
          <w:tcPr>
            <w:tcW w:w="996" w:type="dxa"/>
          </w:tcPr>
          <w:p w14:paraId="4C187C68" w14:textId="0DF68B24" w:rsidR="00772D20" w:rsidRPr="006D105C" w:rsidRDefault="00772D20" w:rsidP="008D6E2F">
            <w:pPr>
              <w:spacing w:line="276" w:lineRule="auto"/>
              <w:jc w:val="right"/>
              <w:rPr>
                <w:i/>
                <w:iCs/>
              </w:rPr>
            </w:pPr>
          </w:p>
        </w:tc>
        <w:tc>
          <w:tcPr>
            <w:tcW w:w="876" w:type="dxa"/>
          </w:tcPr>
          <w:p w14:paraId="62698BF4" w14:textId="178CC1E1" w:rsidR="00772D20" w:rsidRPr="006D105C" w:rsidRDefault="00772D20" w:rsidP="008D6E2F">
            <w:pPr>
              <w:spacing w:line="276" w:lineRule="auto"/>
              <w:jc w:val="right"/>
              <w:rPr>
                <w:i/>
                <w:iCs/>
              </w:rPr>
            </w:pPr>
          </w:p>
        </w:tc>
      </w:tr>
      <w:tr w:rsidR="00772D20" w14:paraId="49896A63" w14:textId="77777777" w:rsidTr="00772D20">
        <w:tc>
          <w:tcPr>
            <w:tcW w:w="1980" w:type="dxa"/>
            <w:tcBorders>
              <w:top w:val="single" w:sz="4" w:space="0" w:color="auto"/>
            </w:tcBorders>
          </w:tcPr>
          <w:p w14:paraId="39869AF3" w14:textId="08DB46EA" w:rsidR="00772D20" w:rsidRPr="006D105C" w:rsidRDefault="00772D20" w:rsidP="008D6E2F">
            <w:pPr>
              <w:spacing w:line="276" w:lineRule="auto"/>
              <w:jc w:val="right"/>
            </w:pPr>
            <w:r>
              <w:t>N fertilization (N)</w:t>
            </w:r>
          </w:p>
        </w:tc>
        <w:tc>
          <w:tcPr>
            <w:tcW w:w="536" w:type="dxa"/>
            <w:tcBorders>
              <w:top w:val="single" w:sz="4" w:space="0" w:color="auto"/>
            </w:tcBorders>
          </w:tcPr>
          <w:p w14:paraId="7BF324CE" w14:textId="77777777" w:rsidR="00772D20" w:rsidRPr="006D105C" w:rsidRDefault="00772D20" w:rsidP="008D6E2F">
            <w:pPr>
              <w:spacing w:line="276" w:lineRule="auto"/>
              <w:jc w:val="right"/>
            </w:pPr>
            <w:r>
              <w:t>1</w:t>
            </w:r>
          </w:p>
        </w:tc>
        <w:tc>
          <w:tcPr>
            <w:tcW w:w="996" w:type="dxa"/>
            <w:tcBorders>
              <w:top w:val="single" w:sz="4" w:space="0" w:color="auto"/>
            </w:tcBorders>
          </w:tcPr>
          <w:p w14:paraId="39D7EC72" w14:textId="685F37FF" w:rsidR="00772D20" w:rsidRPr="00ED4663" w:rsidRDefault="00772D20" w:rsidP="008D6E2F">
            <w:pPr>
              <w:spacing w:line="276" w:lineRule="auto"/>
              <w:jc w:val="right"/>
            </w:pPr>
            <w:r>
              <w:t>7.56</w:t>
            </w:r>
          </w:p>
        </w:tc>
        <w:tc>
          <w:tcPr>
            <w:tcW w:w="1012" w:type="dxa"/>
            <w:tcBorders>
              <w:top w:val="single" w:sz="4" w:space="0" w:color="auto"/>
            </w:tcBorders>
          </w:tcPr>
          <w:p w14:paraId="2B96A3C3" w14:textId="0CE61A87" w:rsidR="00772D20" w:rsidRPr="0033651D" w:rsidRDefault="00772D20" w:rsidP="008D6E2F">
            <w:pPr>
              <w:spacing w:line="276" w:lineRule="auto"/>
              <w:jc w:val="right"/>
              <w:rPr>
                <w:b/>
                <w:bCs/>
              </w:rPr>
            </w:pPr>
            <w:r w:rsidRPr="0033651D">
              <w:rPr>
                <w:b/>
                <w:bCs/>
              </w:rPr>
              <w:t>0.006</w:t>
            </w:r>
          </w:p>
        </w:tc>
        <w:tc>
          <w:tcPr>
            <w:tcW w:w="996" w:type="dxa"/>
            <w:tcBorders>
              <w:top w:val="single" w:sz="4" w:space="0" w:color="auto"/>
            </w:tcBorders>
          </w:tcPr>
          <w:p w14:paraId="4D153B38" w14:textId="1978A63A" w:rsidR="00772D20" w:rsidRPr="0033651D" w:rsidRDefault="00772D20" w:rsidP="008D6E2F">
            <w:pPr>
              <w:spacing w:line="276" w:lineRule="auto"/>
              <w:jc w:val="right"/>
            </w:pPr>
            <w:r w:rsidRPr="0033651D">
              <w:t>23.72</w:t>
            </w:r>
          </w:p>
        </w:tc>
        <w:tc>
          <w:tcPr>
            <w:tcW w:w="1013" w:type="dxa"/>
            <w:tcBorders>
              <w:top w:val="single" w:sz="4" w:space="0" w:color="auto"/>
            </w:tcBorders>
          </w:tcPr>
          <w:p w14:paraId="428DA2D8" w14:textId="0FA74AFB" w:rsidR="00772D20" w:rsidRPr="00ED4663" w:rsidRDefault="00772D20" w:rsidP="008D6E2F">
            <w:pPr>
              <w:spacing w:line="276" w:lineRule="auto"/>
              <w:jc w:val="right"/>
              <w:rPr>
                <w:b/>
                <w:bCs/>
              </w:rPr>
            </w:pPr>
            <w:r>
              <w:rPr>
                <w:b/>
                <w:bCs/>
              </w:rPr>
              <w:t>&lt;0.001</w:t>
            </w:r>
          </w:p>
        </w:tc>
        <w:tc>
          <w:tcPr>
            <w:tcW w:w="996" w:type="dxa"/>
            <w:tcBorders>
              <w:top w:val="single" w:sz="4" w:space="0" w:color="auto"/>
            </w:tcBorders>
          </w:tcPr>
          <w:p w14:paraId="4EAD0798" w14:textId="2E1E724F" w:rsidR="00772D20" w:rsidRPr="00ED4663" w:rsidRDefault="00902FD9" w:rsidP="008D6E2F">
            <w:pPr>
              <w:spacing w:line="276" w:lineRule="auto"/>
              <w:jc w:val="right"/>
            </w:pPr>
            <w:r>
              <w:t>4.06</w:t>
            </w:r>
          </w:p>
        </w:tc>
        <w:tc>
          <w:tcPr>
            <w:tcW w:w="1013" w:type="dxa"/>
            <w:tcBorders>
              <w:top w:val="single" w:sz="4" w:space="0" w:color="auto"/>
            </w:tcBorders>
          </w:tcPr>
          <w:p w14:paraId="5F0924DD" w14:textId="088AC7FC" w:rsidR="00772D20" w:rsidRPr="00FE359D" w:rsidRDefault="00902FD9" w:rsidP="008D6E2F">
            <w:pPr>
              <w:spacing w:line="276" w:lineRule="auto"/>
              <w:jc w:val="right"/>
              <w:rPr>
                <w:b/>
                <w:bCs/>
              </w:rPr>
            </w:pPr>
            <w:r>
              <w:rPr>
                <w:b/>
                <w:bCs/>
              </w:rPr>
              <w:t>0.043</w:t>
            </w:r>
          </w:p>
        </w:tc>
        <w:tc>
          <w:tcPr>
            <w:tcW w:w="996" w:type="dxa"/>
          </w:tcPr>
          <w:p w14:paraId="7CD81988" w14:textId="35769B81" w:rsidR="00772D20" w:rsidRPr="006D105C" w:rsidRDefault="00772D20" w:rsidP="008D6E2F">
            <w:pPr>
              <w:spacing w:line="276" w:lineRule="auto"/>
              <w:jc w:val="right"/>
            </w:pPr>
          </w:p>
        </w:tc>
        <w:tc>
          <w:tcPr>
            <w:tcW w:w="1013" w:type="dxa"/>
          </w:tcPr>
          <w:p w14:paraId="09588227" w14:textId="63D675EB" w:rsidR="00772D20" w:rsidRPr="00ED4663" w:rsidRDefault="00772D20" w:rsidP="008D6E2F">
            <w:pPr>
              <w:spacing w:line="276" w:lineRule="auto"/>
              <w:jc w:val="right"/>
              <w:rPr>
                <w:b/>
                <w:bCs/>
              </w:rPr>
            </w:pPr>
          </w:p>
        </w:tc>
        <w:tc>
          <w:tcPr>
            <w:tcW w:w="996" w:type="dxa"/>
          </w:tcPr>
          <w:p w14:paraId="2385BC81" w14:textId="5F6FECA6" w:rsidR="00772D20" w:rsidRPr="006D105C" w:rsidRDefault="00772D20" w:rsidP="008D6E2F">
            <w:pPr>
              <w:spacing w:line="276" w:lineRule="auto"/>
              <w:jc w:val="right"/>
            </w:pPr>
          </w:p>
        </w:tc>
        <w:tc>
          <w:tcPr>
            <w:tcW w:w="876" w:type="dxa"/>
          </w:tcPr>
          <w:p w14:paraId="5C9D6C64" w14:textId="2E5A760F" w:rsidR="00772D20" w:rsidRPr="00FE359D" w:rsidRDefault="00772D20" w:rsidP="008D6E2F">
            <w:pPr>
              <w:spacing w:line="276" w:lineRule="auto"/>
              <w:jc w:val="right"/>
              <w:rPr>
                <w:i/>
                <w:iCs/>
              </w:rPr>
            </w:pPr>
          </w:p>
        </w:tc>
      </w:tr>
      <w:tr w:rsidR="00772D20" w14:paraId="6B28A648" w14:textId="77777777" w:rsidTr="004B1EA4">
        <w:trPr>
          <w:trHeight w:val="60"/>
        </w:trPr>
        <w:tc>
          <w:tcPr>
            <w:tcW w:w="1980" w:type="dxa"/>
          </w:tcPr>
          <w:p w14:paraId="37C3382C" w14:textId="2321B3F4" w:rsidR="00772D20" w:rsidRPr="006D105C" w:rsidRDefault="00772D20" w:rsidP="008D6E2F">
            <w:pPr>
              <w:spacing w:line="276" w:lineRule="auto"/>
              <w:jc w:val="right"/>
            </w:pPr>
            <w:r>
              <w:t>Inoculation (I)</w:t>
            </w:r>
          </w:p>
        </w:tc>
        <w:tc>
          <w:tcPr>
            <w:tcW w:w="536" w:type="dxa"/>
          </w:tcPr>
          <w:p w14:paraId="574ED284" w14:textId="77777777" w:rsidR="00772D20" w:rsidRPr="006D105C" w:rsidRDefault="00772D20" w:rsidP="008D6E2F">
            <w:pPr>
              <w:spacing w:line="276" w:lineRule="auto"/>
              <w:jc w:val="right"/>
            </w:pPr>
            <w:r>
              <w:t>1</w:t>
            </w:r>
          </w:p>
        </w:tc>
        <w:tc>
          <w:tcPr>
            <w:tcW w:w="996" w:type="dxa"/>
          </w:tcPr>
          <w:p w14:paraId="05EEE654" w14:textId="32E47C81" w:rsidR="00772D20" w:rsidRPr="006D105C" w:rsidRDefault="00772D20" w:rsidP="008D6E2F">
            <w:pPr>
              <w:spacing w:line="276" w:lineRule="auto"/>
              <w:jc w:val="right"/>
            </w:pPr>
            <w:r>
              <w:t>0.07</w:t>
            </w:r>
          </w:p>
        </w:tc>
        <w:tc>
          <w:tcPr>
            <w:tcW w:w="1012" w:type="dxa"/>
          </w:tcPr>
          <w:p w14:paraId="3906C5DC" w14:textId="4FEFF734" w:rsidR="00772D20" w:rsidRPr="006D105C" w:rsidRDefault="00772D20" w:rsidP="008D6E2F">
            <w:pPr>
              <w:spacing w:line="276" w:lineRule="auto"/>
              <w:jc w:val="right"/>
            </w:pPr>
            <w:r>
              <w:t>0.797</w:t>
            </w:r>
          </w:p>
        </w:tc>
        <w:tc>
          <w:tcPr>
            <w:tcW w:w="996" w:type="dxa"/>
          </w:tcPr>
          <w:p w14:paraId="53E15C3E" w14:textId="03F352C9" w:rsidR="00772D20" w:rsidRPr="0033651D" w:rsidRDefault="00772D20" w:rsidP="008D6E2F">
            <w:pPr>
              <w:spacing w:line="276" w:lineRule="auto"/>
              <w:jc w:val="right"/>
            </w:pPr>
            <w:r>
              <w:t>0.41</w:t>
            </w:r>
          </w:p>
        </w:tc>
        <w:tc>
          <w:tcPr>
            <w:tcW w:w="1013" w:type="dxa"/>
          </w:tcPr>
          <w:p w14:paraId="079C8FC4" w14:textId="55DCC16D" w:rsidR="00772D20" w:rsidRPr="0033651D" w:rsidRDefault="00772D20" w:rsidP="008D6E2F">
            <w:pPr>
              <w:spacing w:line="276" w:lineRule="auto"/>
              <w:jc w:val="right"/>
            </w:pPr>
            <w:r>
              <w:t>0.522</w:t>
            </w:r>
          </w:p>
        </w:tc>
        <w:tc>
          <w:tcPr>
            <w:tcW w:w="996" w:type="dxa"/>
          </w:tcPr>
          <w:p w14:paraId="1C44127E" w14:textId="7BDD0BE1" w:rsidR="00772D20" w:rsidRPr="006D105C" w:rsidRDefault="00902FD9" w:rsidP="008D6E2F">
            <w:pPr>
              <w:spacing w:line="276" w:lineRule="auto"/>
              <w:jc w:val="right"/>
            </w:pPr>
            <w:r>
              <w:t>0.09</w:t>
            </w:r>
          </w:p>
        </w:tc>
        <w:tc>
          <w:tcPr>
            <w:tcW w:w="1013" w:type="dxa"/>
          </w:tcPr>
          <w:p w14:paraId="7A863FC4" w14:textId="2428483B" w:rsidR="00772D20" w:rsidRPr="00902FD9" w:rsidRDefault="00902FD9" w:rsidP="008D6E2F">
            <w:pPr>
              <w:spacing w:line="276" w:lineRule="auto"/>
              <w:jc w:val="right"/>
            </w:pPr>
            <w:r w:rsidRPr="00902FD9">
              <w:t>0.762</w:t>
            </w:r>
          </w:p>
        </w:tc>
        <w:tc>
          <w:tcPr>
            <w:tcW w:w="996" w:type="dxa"/>
          </w:tcPr>
          <w:p w14:paraId="0B4933CC" w14:textId="3E00819E" w:rsidR="00772D20" w:rsidRPr="006D105C" w:rsidRDefault="00772D20" w:rsidP="008D6E2F">
            <w:pPr>
              <w:spacing w:line="276" w:lineRule="auto"/>
              <w:jc w:val="right"/>
            </w:pPr>
          </w:p>
        </w:tc>
        <w:tc>
          <w:tcPr>
            <w:tcW w:w="1013" w:type="dxa"/>
          </w:tcPr>
          <w:p w14:paraId="1254DAAD" w14:textId="051CD413" w:rsidR="00772D20" w:rsidRPr="00FE359D" w:rsidRDefault="00772D20" w:rsidP="008D6E2F">
            <w:pPr>
              <w:spacing w:line="276" w:lineRule="auto"/>
              <w:jc w:val="right"/>
            </w:pPr>
          </w:p>
        </w:tc>
        <w:tc>
          <w:tcPr>
            <w:tcW w:w="996" w:type="dxa"/>
          </w:tcPr>
          <w:p w14:paraId="5C55CFD9" w14:textId="44BF9751" w:rsidR="00772D20" w:rsidRPr="006D105C" w:rsidRDefault="00772D20" w:rsidP="008D6E2F">
            <w:pPr>
              <w:spacing w:line="276" w:lineRule="auto"/>
              <w:jc w:val="right"/>
            </w:pPr>
          </w:p>
        </w:tc>
        <w:tc>
          <w:tcPr>
            <w:tcW w:w="876" w:type="dxa"/>
          </w:tcPr>
          <w:p w14:paraId="6313B017" w14:textId="7060984C" w:rsidR="00772D20" w:rsidRPr="00FE359D" w:rsidRDefault="00772D20" w:rsidP="008D6E2F">
            <w:pPr>
              <w:spacing w:line="276" w:lineRule="auto"/>
              <w:jc w:val="right"/>
            </w:pPr>
          </w:p>
        </w:tc>
      </w:tr>
      <w:tr w:rsidR="00772D20" w14:paraId="276C464A" w14:textId="77777777" w:rsidTr="004B1EA4">
        <w:tc>
          <w:tcPr>
            <w:tcW w:w="1980" w:type="dxa"/>
          </w:tcPr>
          <w:p w14:paraId="117FFFF0" w14:textId="538B42F4" w:rsidR="00772D20" w:rsidRPr="006D105C" w:rsidRDefault="00772D20" w:rsidP="008D6E2F">
            <w:pPr>
              <w:spacing w:line="276" w:lineRule="auto"/>
              <w:jc w:val="right"/>
            </w:pPr>
            <w:r>
              <w:t>N*I</w:t>
            </w:r>
          </w:p>
        </w:tc>
        <w:tc>
          <w:tcPr>
            <w:tcW w:w="536" w:type="dxa"/>
          </w:tcPr>
          <w:p w14:paraId="768A5441" w14:textId="3CBA14BA" w:rsidR="00772D20" w:rsidRPr="006D105C" w:rsidRDefault="00772D20" w:rsidP="008D6E2F">
            <w:pPr>
              <w:spacing w:line="276" w:lineRule="auto"/>
              <w:jc w:val="right"/>
            </w:pPr>
            <w:r>
              <w:t>1</w:t>
            </w:r>
          </w:p>
        </w:tc>
        <w:tc>
          <w:tcPr>
            <w:tcW w:w="996" w:type="dxa"/>
          </w:tcPr>
          <w:p w14:paraId="33CF390D" w14:textId="256D8A84" w:rsidR="00772D20" w:rsidRPr="006D105C" w:rsidRDefault="00772D20" w:rsidP="008D6E2F">
            <w:pPr>
              <w:spacing w:line="276" w:lineRule="auto"/>
              <w:jc w:val="right"/>
            </w:pPr>
            <w:r>
              <w:t>3.71</w:t>
            </w:r>
          </w:p>
        </w:tc>
        <w:tc>
          <w:tcPr>
            <w:tcW w:w="1012" w:type="dxa"/>
          </w:tcPr>
          <w:p w14:paraId="2FCC6FE1" w14:textId="2EA292B7" w:rsidR="00772D20" w:rsidRPr="0033651D" w:rsidRDefault="00772D20" w:rsidP="008D6E2F">
            <w:pPr>
              <w:spacing w:line="276" w:lineRule="auto"/>
              <w:jc w:val="right"/>
              <w:rPr>
                <w:i/>
                <w:iCs/>
              </w:rPr>
            </w:pPr>
            <w:r w:rsidRPr="0033651D">
              <w:rPr>
                <w:i/>
                <w:iCs/>
              </w:rPr>
              <w:t>0.054</w:t>
            </w:r>
          </w:p>
        </w:tc>
        <w:tc>
          <w:tcPr>
            <w:tcW w:w="996" w:type="dxa"/>
          </w:tcPr>
          <w:p w14:paraId="50ECE181" w14:textId="3A720B06" w:rsidR="00772D20" w:rsidRPr="0033651D" w:rsidRDefault="00772D20" w:rsidP="008D6E2F">
            <w:pPr>
              <w:spacing w:line="276" w:lineRule="auto"/>
              <w:jc w:val="right"/>
            </w:pPr>
            <w:r>
              <w:t>0.06</w:t>
            </w:r>
          </w:p>
        </w:tc>
        <w:tc>
          <w:tcPr>
            <w:tcW w:w="1013" w:type="dxa"/>
          </w:tcPr>
          <w:p w14:paraId="2A93F8BE" w14:textId="7BAE65E7" w:rsidR="00772D20" w:rsidRPr="0033651D" w:rsidRDefault="00772D20" w:rsidP="008D6E2F">
            <w:pPr>
              <w:spacing w:line="276" w:lineRule="auto"/>
              <w:jc w:val="right"/>
            </w:pPr>
            <w:r>
              <w:t>0.804</w:t>
            </w:r>
          </w:p>
        </w:tc>
        <w:tc>
          <w:tcPr>
            <w:tcW w:w="996" w:type="dxa"/>
          </w:tcPr>
          <w:p w14:paraId="09BA5390" w14:textId="5AB55212" w:rsidR="00772D20" w:rsidRPr="006D105C" w:rsidRDefault="00902FD9" w:rsidP="008D6E2F">
            <w:pPr>
              <w:spacing w:line="276" w:lineRule="auto"/>
              <w:jc w:val="right"/>
            </w:pPr>
            <w:r>
              <w:t>0.56</w:t>
            </w:r>
          </w:p>
        </w:tc>
        <w:tc>
          <w:tcPr>
            <w:tcW w:w="1013" w:type="dxa"/>
          </w:tcPr>
          <w:p w14:paraId="4C247A2D" w14:textId="3334153E" w:rsidR="00772D20" w:rsidRPr="006D105C" w:rsidRDefault="00902FD9" w:rsidP="008D6E2F">
            <w:pPr>
              <w:spacing w:line="276" w:lineRule="auto"/>
              <w:jc w:val="right"/>
            </w:pPr>
            <w:r>
              <w:t>0.452</w:t>
            </w:r>
          </w:p>
        </w:tc>
        <w:tc>
          <w:tcPr>
            <w:tcW w:w="996" w:type="dxa"/>
          </w:tcPr>
          <w:p w14:paraId="2E6FF966" w14:textId="4ACB9D39" w:rsidR="00772D20" w:rsidRPr="006D105C" w:rsidRDefault="00772D20" w:rsidP="008D6E2F">
            <w:pPr>
              <w:spacing w:line="276" w:lineRule="auto"/>
              <w:jc w:val="right"/>
            </w:pPr>
          </w:p>
        </w:tc>
        <w:tc>
          <w:tcPr>
            <w:tcW w:w="1013" w:type="dxa"/>
          </w:tcPr>
          <w:p w14:paraId="18BF8ADC" w14:textId="5526C11F" w:rsidR="00772D20" w:rsidRPr="00FE359D" w:rsidRDefault="00772D20" w:rsidP="008D6E2F">
            <w:pPr>
              <w:spacing w:line="276" w:lineRule="auto"/>
              <w:jc w:val="right"/>
              <w:rPr>
                <w:b/>
                <w:bCs/>
              </w:rPr>
            </w:pPr>
          </w:p>
        </w:tc>
        <w:tc>
          <w:tcPr>
            <w:tcW w:w="996" w:type="dxa"/>
          </w:tcPr>
          <w:p w14:paraId="073ED45F" w14:textId="1E0C33AA" w:rsidR="00772D20" w:rsidRPr="006D105C" w:rsidRDefault="00772D20" w:rsidP="008D6E2F">
            <w:pPr>
              <w:spacing w:line="276" w:lineRule="auto"/>
              <w:jc w:val="right"/>
            </w:pPr>
          </w:p>
        </w:tc>
        <w:tc>
          <w:tcPr>
            <w:tcW w:w="876" w:type="dxa"/>
          </w:tcPr>
          <w:p w14:paraId="1065E7B4" w14:textId="6F86B64A" w:rsidR="00772D20" w:rsidRPr="00ED4663" w:rsidRDefault="00772D20" w:rsidP="008D6E2F">
            <w:pPr>
              <w:spacing w:line="276" w:lineRule="auto"/>
              <w:jc w:val="right"/>
            </w:pPr>
          </w:p>
        </w:tc>
      </w:tr>
    </w:tbl>
    <w:p w14:paraId="7FD152BB" w14:textId="77777777" w:rsidR="007A2F1C" w:rsidRDefault="007A2F1C" w:rsidP="005214CF">
      <w:pPr>
        <w:spacing w:line="360" w:lineRule="auto"/>
      </w:pPr>
    </w:p>
    <w:p w14:paraId="41234A95" w14:textId="376B4BCA"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3B6FAA">
      <w:pPr>
        <w:spacing w:line="360" w:lineRule="auto"/>
        <w:rPr>
          <w:b/>
          <w:bCs/>
        </w:rPr>
      </w:pPr>
      <w:r>
        <w:rPr>
          <w:b/>
          <w:bCs/>
        </w:rPr>
        <w:lastRenderedPageBreak/>
        <w:t>Figure 2</w:t>
      </w:r>
    </w:p>
    <w:p w14:paraId="04F5D345" w14:textId="279C86BE" w:rsidR="003B6FAA" w:rsidRDefault="002948E0" w:rsidP="003B6FAA">
      <w:pPr>
        <w:spacing w:line="36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6D3B7398" w14:textId="3A1A86E0" w:rsidR="005214CF" w:rsidRDefault="005214CF" w:rsidP="005214CF">
      <w:pPr>
        <w:spacing w:line="36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5C36B649" w14:textId="53C622DC" w:rsidR="00181F29" w:rsidRDefault="00957D32" w:rsidP="00477955">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p>
    <w:p w14:paraId="3C55ED09" w14:textId="6E4D7D52" w:rsidR="007A082A" w:rsidRDefault="003A7574" w:rsidP="005214CF">
      <w:pPr>
        <w:spacing w:line="36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p>
    <w:p w14:paraId="0C10831A" w14:textId="1B8937E3" w:rsidR="007A082A" w:rsidRDefault="00751149" w:rsidP="00957D32">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32D0C50D" w:rsidR="00AF1559" w:rsidRDefault="00AF1559" w:rsidP="005214CF">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0E2441EB" w14:textId="77777777" w:rsidR="008D6E2F" w:rsidRDefault="008D6E2F" w:rsidP="005214CF">
      <w:pPr>
        <w:spacing w:line="36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8D6E2F">
            <w:pPr>
              <w:spacing w:line="276" w:lineRule="auto"/>
              <w:rPr>
                <w:b/>
                <w:bCs/>
              </w:rPr>
            </w:pPr>
          </w:p>
        </w:tc>
        <w:tc>
          <w:tcPr>
            <w:tcW w:w="2008" w:type="dxa"/>
            <w:gridSpan w:val="2"/>
            <w:tcBorders>
              <w:bottom w:val="single" w:sz="4" w:space="0" w:color="auto"/>
            </w:tcBorders>
          </w:tcPr>
          <w:p w14:paraId="4773E066" w14:textId="05BF929C" w:rsidR="00AF1559" w:rsidRPr="006D105C" w:rsidRDefault="00AF1559" w:rsidP="008D6E2F">
            <w:pPr>
              <w:spacing w:line="276"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8D6E2F">
            <w:pPr>
              <w:spacing w:line="276"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8D6E2F">
            <w:pPr>
              <w:spacing w:line="276"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8D6E2F">
            <w:pPr>
              <w:spacing w:line="276"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8D6E2F">
            <w:pPr>
              <w:spacing w:line="276" w:lineRule="auto"/>
            </w:pPr>
          </w:p>
        </w:tc>
        <w:tc>
          <w:tcPr>
            <w:tcW w:w="536" w:type="dxa"/>
            <w:tcBorders>
              <w:top w:val="single" w:sz="4" w:space="0" w:color="auto"/>
              <w:bottom w:val="single" w:sz="4" w:space="0" w:color="auto"/>
            </w:tcBorders>
          </w:tcPr>
          <w:p w14:paraId="601E70FB" w14:textId="77777777" w:rsidR="00AF1559" w:rsidRPr="006D105C" w:rsidRDefault="00AF1559"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8D6E2F">
            <w:pPr>
              <w:spacing w:line="276"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8D6E2F">
            <w:pPr>
              <w:spacing w:line="276" w:lineRule="auto"/>
              <w:jc w:val="right"/>
            </w:pPr>
            <w:r>
              <w:t>N fertilization (N)</w:t>
            </w:r>
          </w:p>
        </w:tc>
        <w:tc>
          <w:tcPr>
            <w:tcW w:w="536" w:type="dxa"/>
            <w:tcBorders>
              <w:top w:val="single" w:sz="4" w:space="0" w:color="auto"/>
            </w:tcBorders>
          </w:tcPr>
          <w:p w14:paraId="29764761" w14:textId="77777777" w:rsidR="002C4FBE" w:rsidRPr="006D105C" w:rsidRDefault="002C4FBE" w:rsidP="008D6E2F">
            <w:pPr>
              <w:spacing w:line="276" w:lineRule="auto"/>
              <w:jc w:val="right"/>
            </w:pPr>
            <w:r w:rsidRPr="006D105C">
              <w:t>1</w:t>
            </w:r>
          </w:p>
        </w:tc>
        <w:tc>
          <w:tcPr>
            <w:tcW w:w="996" w:type="dxa"/>
            <w:tcBorders>
              <w:top w:val="single" w:sz="4" w:space="0" w:color="auto"/>
            </w:tcBorders>
          </w:tcPr>
          <w:p w14:paraId="399D0E03" w14:textId="723CFAB3" w:rsidR="002C4FBE" w:rsidRPr="006D105C" w:rsidRDefault="002C4FBE" w:rsidP="008D6E2F">
            <w:pPr>
              <w:spacing w:line="276" w:lineRule="auto"/>
              <w:jc w:val="right"/>
            </w:pPr>
            <w:r>
              <w:t>82.31</w:t>
            </w:r>
          </w:p>
        </w:tc>
        <w:tc>
          <w:tcPr>
            <w:tcW w:w="1012" w:type="dxa"/>
            <w:tcBorders>
              <w:top w:val="single" w:sz="4" w:space="0" w:color="auto"/>
            </w:tcBorders>
          </w:tcPr>
          <w:p w14:paraId="592F49CA" w14:textId="7219AA22" w:rsidR="002C4FBE" w:rsidRPr="004B1EA4" w:rsidRDefault="002C4FBE" w:rsidP="008D6E2F">
            <w:pPr>
              <w:spacing w:line="276"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8D6E2F">
            <w:pPr>
              <w:spacing w:line="276" w:lineRule="auto"/>
              <w:jc w:val="right"/>
            </w:pPr>
            <w:r>
              <w:t>7.06</w:t>
            </w:r>
          </w:p>
        </w:tc>
        <w:tc>
          <w:tcPr>
            <w:tcW w:w="1013" w:type="dxa"/>
            <w:tcBorders>
              <w:top w:val="single" w:sz="4" w:space="0" w:color="auto"/>
            </w:tcBorders>
          </w:tcPr>
          <w:p w14:paraId="485BB97D" w14:textId="0264DD43" w:rsidR="002C4FBE" w:rsidRPr="004B1EA4" w:rsidRDefault="002C4FBE" w:rsidP="008D6E2F">
            <w:pPr>
              <w:spacing w:line="276"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8D6E2F">
            <w:pPr>
              <w:spacing w:line="276" w:lineRule="auto"/>
              <w:jc w:val="right"/>
            </w:pPr>
            <w:r>
              <w:t>46.17</w:t>
            </w:r>
          </w:p>
        </w:tc>
        <w:tc>
          <w:tcPr>
            <w:tcW w:w="1013" w:type="dxa"/>
            <w:tcBorders>
              <w:top w:val="single" w:sz="4" w:space="0" w:color="auto"/>
            </w:tcBorders>
          </w:tcPr>
          <w:p w14:paraId="34216C9B" w14:textId="28492EF6" w:rsidR="002C4FBE" w:rsidRPr="004B1EA4" w:rsidRDefault="002C4FBE" w:rsidP="008D6E2F">
            <w:pPr>
              <w:spacing w:line="276"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8D6E2F">
            <w:pPr>
              <w:spacing w:line="276" w:lineRule="auto"/>
              <w:jc w:val="right"/>
            </w:pPr>
            <w:r>
              <w:t>9.35</w:t>
            </w:r>
          </w:p>
        </w:tc>
        <w:tc>
          <w:tcPr>
            <w:tcW w:w="1013" w:type="dxa"/>
            <w:tcBorders>
              <w:top w:val="single" w:sz="4" w:space="0" w:color="auto"/>
            </w:tcBorders>
          </w:tcPr>
          <w:p w14:paraId="7D963337" w14:textId="29502A4E" w:rsidR="002C4FBE" w:rsidRPr="004B1EA4" w:rsidRDefault="002C4FBE" w:rsidP="008D6E2F">
            <w:pPr>
              <w:spacing w:line="276" w:lineRule="auto"/>
              <w:jc w:val="right"/>
              <w:rPr>
                <w:b/>
                <w:bCs/>
              </w:rPr>
            </w:pPr>
            <w:r>
              <w:rPr>
                <w:b/>
                <w:bCs/>
              </w:rPr>
              <w:t>0.002</w:t>
            </w:r>
          </w:p>
        </w:tc>
      </w:tr>
      <w:tr w:rsidR="002C4FBE" w14:paraId="1EABCC44" w14:textId="77777777" w:rsidTr="00EB0C0F">
        <w:tc>
          <w:tcPr>
            <w:tcW w:w="1980" w:type="dxa"/>
          </w:tcPr>
          <w:p w14:paraId="51161FFD" w14:textId="77777777" w:rsidR="002C4FBE" w:rsidRPr="006D105C" w:rsidRDefault="002C4FBE" w:rsidP="008D6E2F">
            <w:pPr>
              <w:spacing w:line="276" w:lineRule="auto"/>
              <w:jc w:val="right"/>
            </w:pPr>
            <w:r>
              <w:t>Inoculation (I)</w:t>
            </w:r>
          </w:p>
        </w:tc>
        <w:tc>
          <w:tcPr>
            <w:tcW w:w="536" w:type="dxa"/>
          </w:tcPr>
          <w:p w14:paraId="58D61715" w14:textId="77777777" w:rsidR="002C4FBE" w:rsidRPr="006D105C" w:rsidRDefault="002C4FBE" w:rsidP="008D6E2F">
            <w:pPr>
              <w:spacing w:line="276" w:lineRule="auto"/>
              <w:jc w:val="right"/>
            </w:pPr>
            <w:r>
              <w:t>1</w:t>
            </w:r>
          </w:p>
        </w:tc>
        <w:tc>
          <w:tcPr>
            <w:tcW w:w="996" w:type="dxa"/>
          </w:tcPr>
          <w:p w14:paraId="2840693B" w14:textId="532A04B5" w:rsidR="002C4FBE" w:rsidRPr="006D105C" w:rsidRDefault="002C4FBE" w:rsidP="008D6E2F">
            <w:pPr>
              <w:spacing w:line="276" w:lineRule="auto"/>
              <w:jc w:val="right"/>
            </w:pPr>
            <w:r>
              <w:t>0.81</w:t>
            </w:r>
          </w:p>
        </w:tc>
        <w:tc>
          <w:tcPr>
            <w:tcW w:w="1012" w:type="dxa"/>
          </w:tcPr>
          <w:p w14:paraId="4A11C5CA" w14:textId="2AFAAC7F" w:rsidR="002C4FBE" w:rsidRPr="004B1EA4" w:rsidRDefault="002C4FBE" w:rsidP="008D6E2F">
            <w:pPr>
              <w:spacing w:line="276" w:lineRule="auto"/>
              <w:jc w:val="right"/>
            </w:pPr>
            <w:r>
              <w:t>0.369</w:t>
            </w:r>
          </w:p>
        </w:tc>
        <w:tc>
          <w:tcPr>
            <w:tcW w:w="996" w:type="dxa"/>
          </w:tcPr>
          <w:p w14:paraId="26DDA98E" w14:textId="0A96CDC8" w:rsidR="002C4FBE" w:rsidRPr="006D105C" w:rsidRDefault="002C4FBE" w:rsidP="008D6E2F">
            <w:pPr>
              <w:spacing w:line="276" w:lineRule="auto"/>
              <w:jc w:val="right"/>
            </w:pPr>
            <w:r>
              <w:t>0.04</w:t>
            </w:r>
          </w:p>
        </w:tc>
        <w:tc>
          <w:tcPr>
            <w:tcW w:w="1013" w:type="dxa"/>
          </w:tcPr>
          <w:p w14:paraId="20BE77E4" w14:textId="4326EF7D" w:rsidR="002C4FBE" w:rsidRPr="006D105C" w:rsidRDefault="002C4FBE" w:rsidP="008D6E2F">
            <w:pPr>
              <w:spacing w:line="276" w:lineRule="auto"/>
              <w:jc w:val="right"/>
            </w:pPr>
            <w:r>
              <w:t>0.837</w:t>
            </w:r>
          </w:p>
        </w:tc>
        <w:tc>
          <w:tcPr>
            <w:tcW w:w="996" w:type="dxa"/>
          </w:tcPr>
          <w:p w14:paraId="460A2E5C" w14:textId="3C3C9DE0" w:rsidR="002C4FBE" w:rsidRPr="006D105C" w:rsidRDefault="002C4FBE" w:rsidP="008D6E2F">
            <w:pPr>
              <w:spacing w:line="276" w:lineRule="auto"/>
              <w:jc w:val="right"/>
            </w:pPr>
            <w:r>
              <w:t>0.00</w:t>
            </w:r>
          </w:p>
        </w:tc>
        <w:tc>
          <w:tcPr>
            <w:tcW w:w="1013" w:type="dxa"/>
          </w:tcPr>
          <w:p w14:paraId="0FA152AC" w14:textId="72D7BA3E" w:rsidR="002C4FBE" w:rsidRPr="006D105C" w:rsidRDefault="002C4FBE" w:rsidP="008D6E2F">
            <w:pPr>
              <w:spacing w:line="276" w:lineRule="auto"/>
              <w:jc w:val="right"/>
            </w:pPr>
            <w:r>
              <w:t>0.924</w:t>
            </w:r>
          </w:p>
        </w:tc>
        <w:tc>
          <w:tcPr>
            <w:tcW w:w="996" w:type="dxa"/>
          </w:tcPr>
          <w:p w14:paraId="3AED3C65" w14:textId="0373B88C" w:rsidR="002C4FBE" w:rsidRPr="006D105C" w:rsidRDefault="002C4FBE" w:rsidP="008D6E2F">
            <w:pPr>
              <w:spacing w:line="276" w:lineRule="auto"/>
              <w:jc w:val="right"/>
            </w:pPr>
            <w:r>
              <w:t>0.35</w:t>
            </w:r>
          </w:p>
        </w:tc>
        <w:tc>
          <w:tcPr>
            <w:tcW w:w="1013" w:type="dxa"/>
          </w:tcPr>
          <w:p w14:paraId="3A32B31A" w14:textId="097B8DE8" w:rsidR="002C4FBE" w:rsidRPr="006D105C" w:rsidRDefault="002C4FBE" w:rsidP="008D6E2F">
            <w:pPr>
              <w:spacing w:line="276" w:lineRule="auto"/>
              <w:jc w:val="right"/>
            </w:pPr>
            <w:r>
              <w:t>0.555</w:t>
            </w:r>
          </w:p>
        </w:tc>
      </w:tr>
      <w:tr w:rsidR="002C4FBE" w14:paraId="1A42C81E" w14:textId="77777777" w:rsidTr="00EB0C0F">
        <w:tc>
          <w:tcPr>
            <w:tcW w:w="1980" w:type="dxa"/>
            <w:tcBorders>
              <w:bottom w:val="single" w:sz="4" w:space="0" w:color="auto"/>
            </w:tcBorders>
          </w:tcPr>
          <w:p w14:paraId="3FC82232" w14:textId="77777777" w:rsidR="002C4FBE" w:rsidRPr="006D105C" w:rsidRDefault="002C4FBE" w:rsidP="008D6E2F">
            <w:pPr>
              <w:spacing w:line="276" w:lineRule="auto"/>
              <w:jc w:val="right"/>
            </w:pPr>
            <w:r>
              <w:t>N*I</w:t>
            </w:r>
          </w:p>
        </w:tc>
        <w:tc>
          <w:tcPr>
            <w:tcW w:w="536" w:type="dxa"/>
            <w:tcBorders>
              <w:bottom w:val="single" w:sz="4" w:space="0" w:color="auto"/>
            </w:tcBorders>
          </w:tcPr>
          <w:p w14:paraId="7BD4BBAA" w14:textId="77777777" w:rsidR="002C4FBE" w:rsidRPr="006D105C" w:rsidRDefault="002C4FBE" w:rsidP="008D6E2F">
            <w:pPr>
              <w:spacing w:line="276" w:lineRule="auto"/>
              <w:jc w:val="right"/>
            </w:pPr>
            <w:r>
              <w:t>1</w:t>
            </w:r>
          </w:p>
        </w:tc>
        <w:tc>
          <w:tcPr>
            <w:tcW w:w="996" w:type="dxa"/>
            <w:tcBorders>
              <w:bottom w:val="single" w:sz="4" w:space="0" w:color="auto"/>
            </w:tcBorders>
          </w:tcPr>
          <w:p w14:paraId="2B30715B" w14:textId="226D6AE1" w:rsidR="002C4FBE" w:rsidRPr="006D105C" w:rsidRDefault="002C4FBE" w:rsidP="008D6E2F">
            <w:pPr>
              <w:spacing w:line="276" w:lineRule="auto"/>
              <w:jc w:val="right"/>
            </w:pPr>
            <w:r>
              <w:t>6.97</w:t>
            </w:r>
          </w:p>
        </w:tc>
        <w:tc>
          <w:tcPr>
            <w:tcW w:w="1012" w:type="dxa"/>
            <w:tcBorders>
              <w:bottom w:val="single" w:sz="4" w:space="0" w:color="auto"/>
            </w:tcBorders>
          </w:tcPr>
          <w:p w14:paraId="7C7968A0" w14:textId="79828FBF" w:rsidR="002C4FBE" w:rsidRPr="002C4FBE" w:rsidRDefault="002C4FBE" w:rsidP="008D6E2F">
            <w:pPr>
              <w:spacing w:line="276" w:lineRule="auto"/>
              <w:jc w:val="right"/>
              <w:rPr>
                <w:b/>
                <w:bCs/>
              </w:rPr>
            </w:pPr>
            <w:r w:rsidRPr="002C4FBE">
              <w:rPr>
                <w:b/>
                <w:bCs/>
              </w:rPr>
              <w:t>0.008</w:t>
            </w:r>
          </w:p>
        </w:tc>
        <w:tc>
          <w:tcPr>
            <w:tcW w:w="996" w:type="dxa"/>
            <w:tcBorders>
              <w:bottom w:val="single" w:sz="4" w:space="0" w:color="auto"/>
            </w:tcBorders>
          </w:tcPr>
          <w:p w14:paraId="58AFC7A5" w14:textId="63696D5D" w:rsidR="002C4FBE" w:rsidRPr="006D105C" w:rsidRDefault="002C4FBE" w:rsidP="008D6E2F">
            <w:pPr>
              <w:spacing w:line="276" w:lineRule="auto"/>
              <w:jc w:val="right"/>
            </w:pPr>
            <w:r>
              <w:t>0.09</w:t>
            </w:r>
          </w:p>
        </w:tc>
        <w:tc>
          <w:tcPr>
            <w:tcW w:w="1013" w:type="dxa"/>
            <w:tcBorders>
              <w:bottom w:val="single" w:sz="4" w:space="0" w:color="auto"/>
            </w:tcBorders>
          </w:tcPr>
          <w:p w14:paraId="6A8AF927" w14:textId="67F8A2F9" w:rsidR="002C4FBE" w:rsidRPr="004B1EA4" w:rsidRDefault="002C4FBE" w:rsidP="008D6E2F">
            <w:pPr>
              <w:spacing w:line="276" w:lineRule="auto"/>
              <w:jc w:val="right"/>
            </w:pPr>
            <w:r>
              <w:t>0.758</w:t>
            </w:r>
          </w:p>
        </w:tc>
        <w:tc>
          <w:tcPr>
            <w:tcW w:w="996" w:type="dxa"/>
            <w:tcBorders>
              <w:bottom w:val="single" w:sz="4" w:space="0" w:color="auto"/>
            </w:tcBorders>
          </w:tcPr>
          <w:p w14:paraId="708542CE" w14:textId="736D2FFF" w:rsidR="002C4FBE" w:rsidRPr="006D105C" w:rsidRDefault="002C4FBE" w:rsidP="008D6E2F">
            <w:pPr>
              <w:spacing w:line="276" w:lineRule="auto"/>
              <w:jc w:val="right"/>
            </w:pPr>
            <w:r>
              <w:t>1.38</w:t>
            </w:r>
          </w:p>
        </w:tc>
        <w:tc>
          <w:tcPr>
            <w:tcW w:w="1013" w:type="dxa"/>
            <w:tcBorders>
              <w:bottom w:val="single" w:sz="4" w:space="0" w:color="auto"/>
            </w:tcBorders>
          </w:tcPr>
          <w:p w14:paraId="4360B96B" w14:textId="5121A3B3" w:rsidR="002C4FBE" w:rsidRPr="004B1EA4" w:rsidRDefault="002C4FBE" w:rsidP="008D6E2F">
            <w:pPr>
              <w:spacing w:line="276" w:lineRule="auto"/>
              <w:jc w:val="right"/>
            </w:pPr>
            <w:r>
              <w:t>0.241</w:t>
            </w:r>
          </w:p>
        </w:tc>
        <w:tc>
          <w:tcPr>
            <w:tcW w:w="996" w:type="dxa"/>
            <w:tcBorders>
              <w:bottom w:val="single" w:sz="4" w:space="0" w:color="auto"/>
            </w:tcBorders>
          </w:tcPr>
          <w:p w14:paraId="70B61CF4" w14:textId="63FFB5DA" w:rsidR="002C4FBE" w:rsidRPr="004B1EA4" w:rsidRDefault="002C4FBE" w:rsidP="008D6E2F">
            <w:pPr>
              <w:spacing w:line="276" w:lineRule="auto"/>
              <w:jc w:val="right"/>
            </w:pPr>
            <w:r>
              <w:t>0.09</w:t>
            </w:r>
          </w:p>
        </w:tc>
        <w:tc>
          <w:tcPr>
            <w:tcW w:w="1013" w:type="dxa"/>
            <w:tcBorders>
              <w:bottom w:val="single" w:sz="4" w:space="0" w:color="auto"/>
            </w:tcBorders>
          </w:tcPr>
          <w:p w14:paraId="1581A9BD" w14:textId="63F04B5A" w:rsidR="002C4FBE" w:rsidRPr="004B1EA4" w:rsidRDefault="002C4FBE" w:rsidP="008D6E2F">
            <w:pPr>
              <w:spacing w:line="276"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3A00D4F5" w:rsidR="005F0602" w:rsidRPr="005F0602" w:rsidRDefault="002948E0" w:rsidP="005F0602">
      <w:pPr>
        <w:spacing w:line="36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7E06DC79" w:rsidR="005F0602" w:rsidRPr="00C4037A" w:rsidRDefault="00C4037A" w:rsidP="00C4037A">
      <w:pPr>
        <w:spacing w:line="36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242882EA" w:rsidR="00AF1559" w:rsidRDefault="009A60BD" w:rsidP="00412BAB">
      <w:pPr>
        <w:spacing w:line="36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nitrogen fertilization generally decreased </w:t>
      </w:r>
      <w:r>
        <w:t>structural carbon costs to acquire nitrogen</w:t>
      </w:r>
      <w:r w:rsidR="000D2FE4">
        <w:t>,</w:t>
      </w:r>
      <w:r w:rsidR="00751149">
        <w:t xml:space="preserve"> inoculation only decreased </w:t>
      </w:r>
      <w:r>
        <w:t>structural carbon costs to acquire nitrogen</w:t>
      </w:r>
      <w:r w:rsidR="000D2FE4">
        <w:t xml:space="preserve"> in the low nitrogen fertilization treatment</w:t>
      </w:r>
      <w:r w:rsidR="00957D32">
        <w:t xml:space="preserve"> (Tukey: p&lt;0.001)</w:t>
      </w:r>
      <w:r w:rsidR="000D2FE4">
        <w:t xml:space="preserve">. There was no difference in </w:t>
      </w:r>
      <w:r>
        <w:t>structural 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034F61A4" w14:textId="1C79B92D" w:rsidR="009A60BD" w:rsidRDefault="00957D32" w:rsidP="00013F5C">
      <w:pPr>
        <w:spacing w:line="36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p>
    <w:p w14:paraId="2842E7AD" w14:textId="0DEC6293" w:rsidR="00E256F3" w:rsidRDefault="009A60BD" w:rsidP="00E256F3">
      <w:pPr>
        <w:spacing w:line="360" w:lineRule="auto"/>
        <w:ind w:firstLine="720"/>
      </w:pPr>
      <w:r>
        <w:t>W</w:t>
      </w:r>
      <w:r w:rsidRPr="009A60BD">
        <w:t>hole plant nitrogen biomass</w:t>
      </w:r>
      <w:r>
        <w:t xml:space="preserve"> </w:t>
      </w:r>
      <w:r w:rsidR="000D2FE4">
        <w:t>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This interaction indicated that, while nitrogen fertilization generally increased </w:t>
      </w:r>
      <w:r w:rsidRPr="009A60BD">
        <w:t>whole plant nitrogen biomass</w:t>
      </w:r>
      <w:r w:rsidR="006C50B8">
        <w:t xml:space="preserve">, inoculation only increased </w:t>
      </w:r>
      <w:proofErr w:type="spellStart"/>
      <w:r w:rsidR="006C50B8">
        <w:rPr>
          <w:i/>
          <w:iCs/>
        </w:rPr>
        <w:t>N</w:t>
      </w:r>
      <w:r w:rsidR="006C50B8">
        <w:rPr>
          <w:vertAlign w:val="subscript"/>
        </w:rPr>
        <w:t>wp</w:t>
      </w:r>
      <w:proofErr w:type="spellEnd"/>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70E81444" w:rsidR="005F0602" w:rsidRDefault="009A60BD" w:rsidP="005214CF">
      <w:pPr>
        <w:spacing w:line="36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nitrogen fertilization generally increased </w:t>
      </w:r>
      <w:r>
        <w:t>total leaf area</w:t>
      </w:r>
      <w:r w:rsidR="006C50B8">
        <w:t xml:space="preserve">, inoculation only increased </w:t>
      </w:r>
      <w:r>
        <w:t>total leaf area</w:t>
      </w:r>
      <w:r w:rsidR="006C50B8">
        <w:t xml:space="preserve"> in the 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5F0602">
      <w:pPr>
        <w:spacing w:line="36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30416A02" w:rsidR="00AF1559" w:rsidRDefault="00AF1559" w:rsidP="005F0602">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588CAD82" w14:textId="77777777" w:rsidR="008D6E2F" w:rsidRDefault="008D6E2F" w:rsidP="005F0602">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8D6E2F">
            <w:pPr>
              <w:spacing w:line="276" w:lineRule="auto"/>
              <w:rPr>
                <w:b/>
                <w:bCs/>
              </w:rPr>
            </w:pPr>
          </w:p>
        </w:tc>
        <w:tc>
          <w:tcPr>
            <w:tcW w:w="2008" w:type="dxa"/>
            <w:gridSpan w:val="2"/>
            <w:tcBorders>
              <w:bottom w:val="single" w:sz="4" w:space="0" w:color="auto"/>
            </w:tcBorders>
          </w:tcPr>
          <w:p w14:paraId="100A0F03" w14:textId="3A0115D7" w:rsidR="00AF1559" w:rsidRPr="00303814" w:rsidRDefault="00E20C33" w:rsidP="008D6E2F">
            <w:pPr>
              <w:spacing w:line="276" w:lineRule="auto"/>
              <w:jc w:val="right"/>
              <w:rPr>
                <w:b/>
                <w:bCs/>
                <w:vertAlign w:val="subscript"/>
              </w:rPr>
            </w:pPr>
            <w:r>
              <w:rPr>
                <w:b/>
                <w:bCs/>
                <w:i/>
                <w:iCs/>
              </w:rPr>
              <w:t>Carbon cost to acquire nitrogen</w:t>
            </w:r>
          </w:p>
        </w:tc>
        <w:tc>
          <w:tcPr>
            <w:tcW w:w="2009" w:type="dxa"/>
            <w:gridSpan w:val="2"/>
            <w:tcBorders>
              <w:bottom w:val="single" w:sz="4" w:space="0" w:color="auto"/>
            </w:tcBorders>
          </w:tcPr>
          <w:p w14:paraId="6CEEACBF" w14:textId="7C6963DD" w:rsidR="00AF1559" w:rsidRPr="00303814" w:rsidRDefault="00E20C33" w:rsidP="008D6E2F">
            <w:pPr>
              <w:spacing w:line="276" w:lineRule="auto"/>
              <w:jc w:val="right"/>
              <w:rPr>
                <w:b/>
                <w:bCs/>
                <w:vertAlign w:val="subscript"/>
              </w:rPr>
            </w:pPr>
            <w:r>
              <w:rPr>
                <w:b/>
                <w:bCs/>
                <w:i/>
                <w:iCs/>
              </w:rPr>
              <w:t>Belowground carbon biomass</w:t>
            </w:r>
          </w:p>
        </w:tc>
        <w:tc>
          <w:tcPr>
            <w:tcW w:w="2009" w:type="dxa"/>
            <w:gridSpan w:val="2"/>
            <w:tcBorders>
              <w:bottom w:val="single" w:sz="4" w:space="0" w:color="auto"/>
            </w:tcBorders>
          </w:tcPr>
          <w:p w14:paraId="1B66003E" w14:textId="4D4EF71D" w:rsidR="00AF1559" w:rsidRPr="00303814" w:rsidRDefault="00E20C33" w:rsidP="008D6E2F">
            <w:pPr>
              <w:spacing w:line="276" w:lineRule="auto"/>
              <w:jc w:val="right"/>
              <w:rPr>
                <w:b/>
                <w:bCs/>
                <w:vertAlign w:val="subscript"/>
              </w:rPr>
            </w:pPr>
            <w:r>
              <w:rPr>
                <w:b/>
                <w:bCs/>
                <w:i/>
                <w:iCs/>
              </w:rPr>
              <w:t>Whole plant nitrogen biomass</w:t>
            </w:r>
          </w:p>
        </w:tc>
        <w:tc>
          <w:tcPr>
            <w:tcW w:w="2009" w:type="dxa"/>
            <w:gridSpan w:val="2"/>
            <w:tcBorders>
              <w:bottom w:val="single" w:sz="4" w:space="0" w:color="auto"/>
            </w:tcBorders>
          </w:tcPr>
          <w:p w14:paraId="5FB88194" w14:textId="77777777" w:rsidR="00E20C33" w:rsidRDefault="00E20C33" w:rsidP="008D6E2F">
            <w:pPr>
              <w:spacing w:line="276" w:lineRule="auto"/>
              <w:jc w:val="right"/>
              <w:rPr>
                <w:b/>
                <w:bCs/>
                <w:i/>
                <w:iCs/>
              </w:rPr>
            </w:pPr>
            <w:r>
              <w:rPr>
                <w:b/>
                <w:bCs/>
                <w:i/>
                <w:iCs/>
              </w:rPr>
              <w:t>Total leaf</w:t>
            </w:r>
          </w:p>
          <w:p w14:paraId="332410E2" w14:textId="66803685" w:rsidR="00AF1559" w:rsidRPr="006D105C" w:rsidRDefault="00E20C33" w:rsidP="008D6E2F">
            <w:pPr>
              <w:spacing w:line="276" w:lineRule="auto"/>
              <w:jc w:val="right"/>
              <w:rPr>
                <w:b/>
                <w:bCs/>
              </w:rPr>
            </w:pPr>
            <w:r>
              <w:rPr>
                <w:b/>
                <w:bCs/>
                <w:i/>
                <w:iCs/>
              </w:rPr>
              <w:t xml:space="preserve"> area</w:t>
            </w:r>
          </w:p>
        </w:tc>
        <w:tc>
          <w:tcPr>
            <w:tcW w:w="2008" w:type="dxa"/>
            <w:gridSpan w:val="2"/>
            <w:tcBorders>
              <w:bottom w:val="single" w:sz="4" w:space="0" w:color="auto"/>
            </w:tcBorders>
          </w:tcPr>
          <w:p w14:paraId="09A87716" w14:textId="0E6F19EF" w:rsidR="00AF1559" w:rsidRPr="00303814" w:rsidRDefault="00E20C33" w:rsidP="008D6E2F">
            <w:pPr>
              <w:spacing w:line="276" w:lineRule="auto"/>
              <w:jc w:val="right"/>
              <w:rPr>
                <w:b/>
                <w:bCs/>
                <w:vertAlign w:val="subscript"/>
              </w:rPr>
            </w:pPr>
            <w:r>
              <w:rPr>
                <w:b/>
                <w:bCs/>
                <w:i/>
                <w:iCs/>
              </w:rPr>
              <w:t>Whole plant biomass</w:t>
            </w:r>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8D6E2F">
            <w:pPr>
              <w:spacing w:line="276" w:lineRule="auto"/>
            </w:pPr>
          </w:p>
        </w:tc>
        <w:tc>
          <w:tcPr>
            <w:tcW w:w="536" w:type="dxa"/>
            <w:tcBorders>
              <w:top w:val="single" w:sz="4" w:space="0" w:color="auto"/>
              <w:bottom w:val="single" w:sz="4" w:space="0" w:color="auto"/>
            </w:tcBorders>
          </w:tcPr>
          <w:p w14:paraId="223CADB0" w14:textId="77777777" w:rsidR="00AF1559" w:rsidRPr="006D105C" w:rsidRDefault="00AF1559"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8D6E2F">
            <w:pPr>
              <w:spacing w:line="276"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8D6E2F">
            <w:pPr>
              <w:spacing w:line="276"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8D6E2F">
            <w:pPr>
              <w:spacing w:line="276" w:lineRule="auto"/>
              <w:jc w:val="right"/>
            </w:pPr>
            <w:r>
              <w:t>N fertilization (N)</w:t>
            </w:r>
          </w:p>
        </w:tc>
        <w:tc>
          <w:tcPr>
            <w:tcW w:w="536" w:type="dxa"/>
            <w:tcBorders>
              <w:top w:val="single" w:sz="4" w:space="0" w:color="auto"/>
            </w:tcBorders>
          </w:tcPr>
          <w:p w14:paraId="33F158BF" w14:textId="77777777" w:rsidR="00AF1559" w:rsidRPr="006D105C" w:rsidRDefault="00AF1559" w:rsidP="008D6E2F">
            <w:pPr>
              <w:spacing w:line="276" w:lineRule="auto"/>
              <w:jc w:val="right"/>
            </w:pPr>
            <w:r w:rsidRPr="006D105C">
              <w:t>1</w:t>
            </w:r>
          </w:p>
        </w:tc>
        <w:tc>
          <w:tcPr>
            <w:tcW w:w="996" w:type="dxa"/>
            <w:tcBorders>
              <w:top w:val="single" w:sz="4" w:space="0" w:color="auto"/>
            </w:tcBorders>
          </w:tcPr>
          <w:p w14:paraId="4CE66FBA" w14:textId="068854E6" w:rsidR="00AF1559" w:rsidRPr="00303814" w:rsidRDefault="00754725" w:rsidP="008D6E2F">
            <w:pPr>
              <w:spacing w:line="276" w:lineRule="auto"/>
              <w:jc w:val="right"/>
            </w:pPr>
            <w:r>
              <w:t>23.34</w:t>
            </w:r>
          </w:p>
        </w:tc>
        <w:tc>
          <w:tcPr>
            <w:tcW w:w="1012" w:type="dxa"/>
            <w:tcBorders>
              <w:top w:val="single" w:sz="4" w:space="0" w:color="auto"/>
            </w:tcBorders>
          </w:tcPr>
          <w:p w14:paraId="3F591254" w14:textId="165C489B" w:rsidR="00AF1559" w:rsidRPr="00754725" w:rsidRDefault="00754725" w:rsidP="008D6E2F">
            <w:pPr>
              <w:spacing w:line="276"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8D6E2F">
            <w:pPr>
              <w:spacing w:line="276" w:lineRule="auto"/>
              <w:jc w:val="right"/>
            </w:pPr>
            <w:r>
              <w:t>0.08</w:t>
            </w:r>
          </w:p>
        </w:tc>
        <w:tc>
          <w:tcPr>
            <w:tcW w:w="1013" w:type="dxa"/>
            <w:tcBorders>
              <w:top w:val="single" w:sz="4" w:space="0" w:color="auto"/>
            </w:tcBorders>
          </w:tcPr>
          <w:p w14:paraId="27FA7DAE" w14:textId="2965CCEE" w:rsidR="00AF1559" w:rsidRPr="00303814" w:rsidRDefault="00754725" w:rsidP="008D6E2F">
            <w:pPr>
              <w:spacing w:line="276" w:lineRule="auto"/>
              <w:jc w:val="right"/>
            </w:pPr>
            <w:r>
              <w:t>0.782</w:t>
            </w:r>
          </w:p>
        </w:tc>
        <w:tc>
          <w:tcPr>
            <w:tcW w:w="996" w:type="dxa"/>
            <w:tcBorders>
              <w:top w:val="single" w:sz="4" w:space="0" w:color="auto"/>
            </w:tcBorders>
          </w:tcPr>
          <w:p w14:paraId="4FB441AB" w14:textId="0D0EEA2D" w:rsidR="00AF1559" w:rsidRPr="00303814" w:rsidRDefault="00754725" w:rsidP="008D6E2F">
            <w:pPr>
              <w:spacing w:line="276" w:lineRule="auto"/>
              <w:jc w:val="right"/>
            </w:pPr>
            <w:r>
              <w:t>358.69</w:t>
            </w:r>
          </w:p>
        </w:tc>
        <w:tc>
          <w:tcPr>
            <w:tcW w:w="1013" w:type="dxa"/>
            <w:tcBorders>
              <w:top w:val="single" w:sz="4" w:space="0" w:color="auto"/>
            </w:tcBorders>
          </w:tcPr>
          <w:p w14:paraId="51482592" w14:textId="55CB682D" w:rsidR="00AF1559" w:rsidRPr="00754725" w:rsidRDefault="00754725" w:rsidP="008D6E2F">
            <w:pPr>
              <w:spacing w:line="276"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8D6E2F">
            <w:pPr>
              <w:spacing w:line="276" w:lineRule="auto"/>
              <w:jc w:val="right"/>
            </w:pPr>
            <w:r>
              <w:t>292.46</w:t>
            </w:r>
          </w:p>
        </w:tc>
        <w:tc>
          <w:tcPr>
            <w:tcW w:w="1013" w:type="dxa"/>
            <w:tcBorders>
              <w:top w:val="single" w:sz="4" w:space="0" w:color="auto"/>
            </w:tcBorders>
          </w:tcPr>
          <w:p w14:paraId="4F8EDAB3" w14:textId="669809C2" w:rsidR="00AF1559" w:rsidRPr="002C4FBE" w:rsidRDefault="002C4FBE" w:rsidP="008D6E2F">
            <w:pPr>
              <w:spacing w:line="276"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8D6E2F">
            <w:pPr>
              <w:spacing w:line="276" w:lineRule="auto"/>
              <w:jc w:val="right"/>
            </w:pPr>
            <w:r>
              <w:t>52.43</w:t>
            </w:r>
          </w:p>
        </w:tc>
        <w:tc>
          <w:tcPr>
            <w:tcW w:w="1012" w:type="dxa"/>
            <w:tcBorders>
              <w:top w:val="single" w:sz="4" w:space="0" w:color="auto"/>
            </w:tcBorders>
          </w:tcPr>
          <w:p w14:paraId="73B0147C" w14:textId="473FF3AF" w:rsidR="00AF1559" w:rsidRPr="002C4FBE" w:rsidRDefault="002C4FBE" w:rsidP="008D6E2F">
            <w:pPr>
              <w:spacing w:line="276" w:lineRule="auto"/>
              <w:jc w:val="right"/>
              <w:rPr>
                <w:b/>
                <w:bCs/>
              </w:rPr>
            </w:pPr>
            <w:r w:rsidRPr="002C4FBE">
              <w:rPr>
                <w:b/>
                <w:bCs/>
              </w:rPr>
              <w:t>&lt;0.001</w:t>
            </w:r>
          </w:p>
        </w:tc>
      </w:tr>
      <w:tr w:rsidR="00AF1559" w14:paraId="158EA27A" w14:textId="77777777" w:rsidTr="00EB0C0F">
        <w:tc>
          <w:tcPr>
            <w:tcW w:w="1980" w:type="dxa"/>
          </w:tcPr>
          <w:p w14:paraId="65218476" w14:textId="77777777" w:rsidR="00AF1559" w:rsidRPr="006D105C" w:rsidRDefault="00AF1559" w:rsidP="008D6E2F">
            <w:pPr>
              <w:spacing w:line="276" w:lineRule="auto"/>
              <w:jc w:val="right"/>
            </w:pPr>
            <w:r>
              <w:t>Inoculation (I)</w:t>
            </w:r>
          </w:p>
        </w:tc>
        <w:tc>
          <w:tcPr>
            <w:tcW w:w="536" w:type="dxa"/>
          </w:tcPr>
          <w:p w14:paraId="51E39176" w14:textId="77777777" w:rsidR="00AF1559" w:rsidRPr="006D105C" w:rsidRDefault="00AF1559" w:rsidP="008D6E2F">
            <w:pPr>
              <w:spacing w:line="276" w:lineRule="auto"/>
              <w:jc w:val="right"/>
            </w:pPr>
            <w:r>
              <w:t>1</w:t>
            </w:r>
          </w:p>
        </w:tc>
        <w:tc>
          <w:tcPr>
            <w:tcW w:w="996" w:type="dxa"/>
          </w:tcPr>
          <w:p w14:paraId="2250399B" w14:textId="268E8D8E" w:rsidR="00AF1559" w:rsidRPr="00303814" w:rsidRDefault="00754725" w:rsidP="008D6E2F">
            <w:pPr>
              <w:spacing w:line="276" w:lineRule="auto"/>
              <w:jc w:val="right"/>
            </w:pPr>
            <w:r>
              <w:t>16.75</w:t>
            </w:r>
          </w:p>
        </w:tc>
        <w:tc>
          <w:tcPr>
            <w:tcW w:w="1012" w:type="dxa"/>
          </w:tcPr>
          <w:p w14:paraId="7ABEABB3" w14:textId="3CC14B08" w:rsidR="00AF1559" w:rsidRPr="00754725" w:rsidRDefault="00754725" w:rsidP="008D6E2F">
            <w:pPr>
              <w:spacing w:line="276" w:lineRule="auto"/>
              <w:jc w:val="right"/>
              <w:rPr>
                <w:b/>
                <w:bCs/>
              </w:rPr>
            </w:pPr>
            <w:r w:rsidRPr="00754725">
              <w:rPr>
                <w:b/>
                <w:bCs/>
              </w:rPr>
              <w:t>&lt;0.001</w:t>
            </w:r>
          </w:p>
        </w:tc>
        <w:tc>
          <w:tcPr>
            <w:tcW w:w="996" w:type="dxa"/>
          </w:tcPr>
          <w:p w14:paraId="7FCDDB4C" w14:textId="703EC931" w:rsidR="00AF1559" w:rsidRPr="00303814" w:rsidRDefault="00754725" w:rsidP="008D6E2F">
            <w:pPr>
              <w:spacing w:line="276" w:lineRule="auto"/>
              <w:jc w:val="right"/>
            </w:pPr>
            <w:r>
              <w:t>4.17</w:t>
            </w:r>
          </w:p>
        </w:tc>
        <w:tc>
          <w:tcPr>
            <w:tcW w:w="1013" w:type="dxa"/>
          </w:tcPr>
          <w:p w14:paraId="1762FAC2" w14:textId="778B9252" w:rsidR="00AF1559" w:rsidRPr="00754725" w:rsidRDefault="00754725" w:rsidP="008D6E2F">
            <w:pPr>
              <w:spacing w:line="276" w:lineRule="auto"/>
              <w:jc w:val="right"/>
              <w:rPr>
                <w:b/>
                <w:bCs/>
              </w:rPr>
            </w:pPr>
            <w:r w:rsidRPr="00754725">
              <w:rPr>
                <w:b/>
                <w:bCs/>
              </w:rPr>
              <w:t>0.041</w:t>
            </w:r>
          </w:p>
        </w:tc>
        <w:tc>
          <w:tcPr>
            <w:tcW w:w="996" w:type="dxa"/>
          </w:tcPr>
          <w:p w14:paraId="4B3A999A" w14:textId="34E968FB" w:rsidR="00AF1559" w:rsidRPr="00303814" w:rsidRDefault="00754725" w:rsidP="008D6E2F">
            <w:pPr>
              <w:spacing w:line="276" w:lineRule="auto"/>
              <w:jc w:val="right"/>
            </w:pPr>
            <w:r>
              <w:t>24.11</w:t>
            </w:r>
          </w:p>
        </w:tc>
        <w:tc>
          <w:tcPr>
            <w:tcW w:w="1013" w:type="dxa"/>
          </w:tcPr>
          <w:p w14:paraId="22237A78" w14:textId="19E23714" w:rsidR="00AF1559" w:rsidRPr="00754725" w:rsidRDefault="00754725" w:rsidP="008D6E2F">
            <w:pPr>
              <w:spacing w:line="276" w:lineRule="auto"/>
              <w:jc w:val="right"/>
              <w:rPr>
                <w:b/>
                <w:bCs/>
              </w:rPr>
            </w:pPr>
            <w:r w:rsidRPr="00754725">
              <w:rPr>
                <w:b/>
                <w:bCs/>
              </w:rPr>
              <w:t>&lt;0.001</w:t>
            </w:r>
          </w:p>
        </w:tc>
        <w:tc>
          <w:tcPr>
            <w:tcW w:w="996" w:type="dxa"/>
          </w:tcPr>
          <w:p w14:paraId="461E190C" w14:textId="5669DA54" w:rsidR="00AF1559" w:rsidRPr="00303814" w:rsidRDefault="002C4FBE" w:rsidP="008D6E2F">
            <w:pPr>
              <w:spacing w:line="276" w:lineRule="auto"/>
              <w:jc w:val="right"/>
            </w:pPr>
            <w:r>
              <w:t>35.09</w:t>
            </w:r>
          </w:p>
        </w:tc>
        <w:tc>
          <w:tcPr>
            <w:tcW w:w="1013" w:type="dxa"/>
          </w:tcPr>
          <w:p w14:paraId="0BB3B7D5" w14:textId="38C648EF" w:rsidR="00AF1559" w:rsidRPr="002C4FBE" w:rsidRDefault="002C4FBE" w:rsidP="008D6E2F">
            <w:pPr>
              <w:spacing w:line="276" w:lineRule="auto"/>
              <w:jc w:val="right"/>
              <w:rPr>
                <w:b/>
                <w:bCs/>
              </w:rPr>
            </w:pPr>
            <w:r>
              <w:rPr>
                <w:b/>
                <w:bCs/>
              </w:rPr>
              <w:t>&lt;0.001</w:t>
            </w:r>
          </w:p>
        </w:tc>
        <w:tc>
          <w:tcPr>
            <w:tcW w:w="996" w:type="dxa"/>
          </w:tcPr>
          <w:p w14:paraId="08A00B06" w14:textId="5CC872CD" w:rsidR="00AF1559" w:rsidRPr="00303814" w:rsidRDefault="002C4FBE" w:rsidP="008D6E2F">
            <w:pPr>
              <w:spacing w:line="276" w:lineRule="auto"/>
              <w:jc w:val="right"/>
            </w:pPr>
            <w:r>
              <w:t>2.04</w:t>
            </w:r>
          </w:p>
        </w:tc>
        <w:tc>
          <w:tcPr>
            <w:tcW w:w="1012" w:type="dxa"/>
          </w:tcPr>
          <w:p w14:paraId="7ED391D5" w14:textId="08E9180A" w:rsidR="00AF1559" w:rsidRPr="00303814" w:rsidRDefault="002C4FBE" w:rsidP="008D6E2F">
            <w:pPr>
              <w:spacing w:line="276" w:lineRule="auto"/>
              <w:jc w:val="right"/>
            </w:pPr>
            <w:r>
              <w:t>0.153</w:t>
            </w:r>
          </w:p>
        </w:tc>
      </w:tr>
      <w:tr w:rsidR="00AF1559" w14:paraId="1F21C399" w14:textId="77777777" w:rsidTr="00EB0C0F">
        <w:tc>
          <w:tcPr>
            <w:tcW w:w="1980" w:type="dxa"/>
            <w:tcBorders>
              <w:bottom w:val="single" w:sz="4" w:space="0" w:color="auto"/>
            </w:tcBorders>
          </w:tcPr>
          <w:p w14:paraId="1BFBCCCF" w14:textId="77777777" w:rsidR="00AF1559" w:rsidRPr="006D105C" w:rsidRDefault="00AF1559" w:rsidP="008D6E2F">
            <w:pPr>
              <w:spacing w:line="276" w:lineRule="auto"/>
              <w:jc w:val="right"/>
            </w:pPr>
            <w:r>
              <w:t>N*I</w:t>
            </w:r>
          </w:p>
        </w:tc>
        <w:tc>
          <w:tcPr>
            <w:tcW w:w="536" w:type="dxa"/>
            <w:tcBorders>
              <w:bottom w:val="single" w:sz="4" w:space="0" w:color="auto"/>
            </w:tcBorders>
          </w:tcPr>
          <w:p w14:paraId="25ECD44D" w14:textId="77777777" w:rsidR="00AF1559" w:rsidRPr="006D105C" w:rsidRDefault="00AF1559" w:rsidP="008D6E2F">
            <w:pPr>
              <w:spacing w:line="276" w:lineRule="auto"/>
              <w:jc w:val="right"/>
            </w:pPr>
            <w:r>
              <w:t>1</w:t>
            </w:r>
          </w:p>
        </w:tc>
        <w:tc>
          <w:tcPr>
            <w:tcW w:w="996" w:type="dxa"/>
            <w:tcBorders>
              <w:bottom w:val="single" w:sz="4" w:space="0" w:color="auto"/>
            </w:tcBorders>
          </w:tcPr>
          <w:p w14:paraId="0999632B" w14:textId="32A4694C" w:rsidR="00AF1559" w:rsidRPr="00303814" w:rsidRDefault="00754725" w:rsidP="008D6E2F">
            <w:pPr>
              <w:spacing w:line="276" w:lineRule="auto"/>
              <w:jc w:val="right"/>
            </w:pPr>
            <w:r>
              <w:t>4.83</w:t>
            </w:r>
          </w:p>
        </w:tc>
        <w:tc>
          <w:tcPr>
            <w:tcW w:w="1012" w:type="dxa"/>
            <w:tcBorders>
              <w:bottom w:val="single" w:sz="4" w:space="0" w:color="auto"/>
            </w:tcBorders>
          </w:tcPr>
          <w:p w14:paraId="5C7E3040" w14:textId="53AE4AFE" w:rsidR="00AF1559" w:rsidRPr="00754725" w:rsidRDefault="00754725" w:rsidP="008D6E2F">
            <w:pPr>
              <w:spacing w:line="276" w:lineRule="auto"/>
              <w:jc w:val="right"/>
              <w:rPr>
                <w:b/>
                <w:bCs/>
              </w:rPr>
            </w:pPr>
            <w:r w:rsidRPr="00754725">
              <w:rPr>
                <w:b/>
                <w:bCs/>
              </w:rPr>
              <w:t>0.028</w:t>
            </w:r>
          </w:p>
        </w:tc>
        <w:tc>
          <w:tcPr>
            <w:tcW w:w="996" w:type="dxa"/>
            <w:tcBorders>
              <w:bottom w:val="single" w:sz="4" w:space="0" w:color="auto"/>
            </w:tcBorders>
          </w:tcPr>
          <w:p w14:paraId="700DF9F6" w14:textId="00BCC0BF" w:rsidR="00AF1559" w:rsidRPr="00303814" w:rsidRDefault="00754725" w:rsidP="008D6E2F">
            <w:pPr>
              <w:spacing w:line="276" w:lineRule="auto"/>
              <w:jc w:val="right"/>
            </w:pPr>
            <w:r>
              <w:t>0.265</w:t>
            </w:r>
          </w:p>
        </w:tc>
        <w:tc>
          <w:tcPr>
            <w:tcW w:w="1013" w:type="dxa"/>
            <w:tcBorders>
              <w:bottom w:val="single" w:sz="4" w:space="0" w:color="auto"/>
            </w:tcBorders>
          </w:tcPr>
          <w:p w14:paraId="633B5617" w14:textId="6B8688AB" w:rsidR="00AF1559" w:rsidRPr="00303814" w:rsidRDefault="00754725" w:rsidP="008D6E2F">
            <w:pPr>
              <w:spacing w:line="276" w:lineRule="auto"/>
              <w:jc w:val="right"/>
            </w:pPr>
            <w:r>
              <w:t>0.607</w:t>
            </w:r>
          </w:p>
        </w:tc>
        <w:tc>
          <w:tcPr>
            <w:tcW w:w="996" w:type="dxa"/>
            <w:tcBorders>
              <w:bottom w:val="single" w:sz="4" w:space="0" w:color="auto"/>
            </w:tcBorders>
          </w:tcPr>
          <w:p w14:paraId="766296C8" w14:textId="43D407BD" w:rsidR="00AF1559" w:rsidRPr="00303814" w:rsidRDefault="00754725" w:rsidP="008D6E2F">
            <w:pPr>
              <w:spacing w:line="276" w:lineRule="auto"/>
              <w:jc w:val="right"/>
            </w:pPr>
            <w:r>
              <w:t>13.52</w:t>
            </w:r>
          </w:p>
        </w:tc>
        <w:tc>
          <w:tcPr>
            <w:tcW w:w="1013" w:type="dxa"/>
            <w:tcBorders>
              <w:bottom w:val="single" w:sz="4" w:space="0" w:color="auto"/>
            </w:tcBorders>
          </w:tcPr>
          <w:p w14:paraId="3F3F5C1C" w14:textId="4A50B236" w:rsidR="00AF1559" w:rsidRPr="00754725" w:rsidRDefault="00754725" w:rsidP="008D6E2F">
            <w:pPr>
              <w:spacing w:line="276" w:lineRule="auto"/>
              <w:jc w:val="right"/>
              <w:rPr>
                <w:b/>
                <w:bCs/>
              </w:rPr>
            </w:pPr>
            <w:r w:rsidRPr="00754725">
              <w:rPr>
                <w:b/>
                <w:bCs/>
              </w:rPr>
              <w:t>&lt;0.001</w:t>
            </w:r>
          </w:p>
        </w:tc>
        <w:tc>
          <w:tcPr>
            <w:tcW w:w="996" w:type="dxa"/>
            <w:tcBorders>
              <w:bottom w:val="single" w:sz="4" w:space="0" w:color="auto"/>
            </w:tcBorders>
          </w:tcPr>
          <w:p w14:paraId="7CBD75E9" w14:textId="07F374BF" w:rsidR="00AF1559" w:rsidRPr="00303814" w:rsidRDefault="002C4FBE" w:rsidP="008D6E2F">
            <w:pPr>
              <w:spacing w:line="276" w:lineRule="auto"/>
              <w:jc w:val="right"/>
            </w:pPr>
            <w:r>
              <w:t>17.90</w:t>
            </w:r>
          </w:p>
        </w:tc>
        <w:tc>
          <w:tcPr>
            <w:tcW w:w="1013" w:type="dxa"/>
            <w:tcBorders>
              <w:bottom w:val="single" w:sz="4" w:space="0" w:color="auto"/>
            </w:tcBorders>
          </w:tcPr>
          <w:p w14:paraId="0B616063" w14:textId="3EF9E5F1" w:rsidR="00AF1559" w:rsidRPr="002C4FBE" w:rsidRDefault="002C4FBE" w:rsidP="008D6E2F">
            <w:pPr>
              <w:spacing w:line="276" w:lineRule="auto"/>
              <w:jc w:val="right"/>
              <w:rPr>
                <w:b/>
                <w:bCs/>
              </w:rPr>
            </w:pPr>
            <w:r>
              <w:rPr>
                <w:b/>
                <w:bCs/>
              </w:rPr>
              <w:t>&lt;0.001</w:t>
            </w:r>
          </w:p>
        </w:tc>
        <w:tc>
          <w:tcPr>
            <w:tcW w:w="996" w:type="dxa"/>
            <w:tcBorders>
              <w:bottom w:val="single" w:sz="4" w:space="0" w:color="auto"/>
            </w:tcBorders>
          </w:tcPr>
          <w:p w14:paraId="31BB6971" w14:textId="42C9A750" w:rsidR="00AF1559" w:rsidRPr="00303814" w:rsidRDefault="002C4FBE" w:rsidP="008D6E2F">
            <w:pPr>
              <w:spacing w:line="276" w:lineRule="auto"/>
              <w:jc w:val="right"/>
            </w:pPr>
            <w:r>
              <w:t>1.23</w:t>
            </w:r>
          </w:p>
        </w:tc>
        <w:tc>
          <w:tcPr>
            <w:tcW w:w="1012" w:type="dxa"/>
            <w:tcBorders>
              <w:bottom w:val="single" w:sz="4" w:space="0" w:color="auto"/>
            </w:tcBorders>
          </w:tcPr>
          <w:p w14:paraId="7DC8E5B8" w14:textId="61EEAEFF" w:rsidR="00AF1559" w:rsidRPr="00303814" w:rsidRDefault="002C4FBE" w:rsidP="008D6E2F">
            <w:pPr>
              <w:spacing w:line="276" w:lineRule="auto"/>
              <w:jc w:val="right"/>
            </w:pPr>
            <w:r>
              <w:t>0.267</w:t>
            </w:r>
          </w:p>
        </w:tc>
      </w:tr>
      <w:tr w:rsidR="006D1951" w14:paraId="0811B46C" w14:textId="77777777" w:rsidTr="00EB0C0F">
        <w:tc>
          <w:tcPr>
            <w:tcW w:w="1980" w:type="dxa"/>
            <w:tcBorders>
              <w:top w:val="single" w:sz="4" w:space="0" w:color="auto"/>
            </w:tcBorders>
          </w:tcPr>
          <w:p w14:paraId="43842248" w14:textId="77777777" w:rsidR="006D1951" w:rsidRDefault="006D1951" w:rsidP="008D6E2F">
            <w:pPr>
              <w:spacing w:line="276" w:lineRule="auto"/>
              <w:jc w:val="right"/>
            </w:pPr>
          </w:p>
        </w:tc>
        <w:tc>
          <w:tcPr>
            <w:tcW w:w="536" w:type="dxa"/>
            <w:tcBorders>
              <w:top w:val="single" w:sz="4" w:space="0" w:color="auto"/>
            </w:tcBorders>
          </w:tcPr>
          <w:p w14:paraId="3F23EEDC" w14:textId="77777777" w:rsidR="006D1951" w:rsidRDefault="006D1951" w:rsidP="008D6E2F">
            <w:pPr>
              <w:spacing w:line="276" w:lineRule="auto"/>
              <w:jc w:val="right"/>
            </w:pPr>
          </w:p>
        </w:tc>
        <w:tc>
          <w:tcPr>
            <w:tcW w:w="996" w:type="dxa"/>
            <w:tcBorders>
              <w:top w:val="single" w:sz="4" w:space="0" w:color="auto"/>
            </w:tcBorders>
          </w:tcPr>
          <w:p w14:paraId="608F4B6E" w14:textId="77777777" w:rsidR="006D1951" w:rsidRDefault="006D1951" w:rsidP="008D6E2F">
            <w:pPr>
              <w:spacing w:line="276" w:lineRule="auto"/>
              <w:jc w:val="right"/>
            </w:pPr>
          </w:p>
        </w:tc>
        <w:tc>
          <w:tcPr>
            <w:tcW w:w="1012" w:type="dxa"/>
            <w:tcBorders>
              <w:top w:val="single" w:sz="4" w:space="0" w:color="auto"/>
            </w:tcBorders>
          </w:tcPr>
          <w:p w14:paraId="744DAF2C" w14:textId="77777777" w:rsidR="006D1951" w:rsidRPr="00754725" w:rsidRDefault="006D1951" w:rsidP="008D6E2F">
            <w:pPr>
              <w:spacing w:line="276" w:lineRule="auto"/>
              <w:jc w:val="right"/>
              <w:rPr>
                <w:b/>
                <w:bCs/>
              </w:rPr>
            </w:pPr>
          </w:p>
        </w:tc>
        <w:tc>
          <w:tcPr>
            <w:tcW w:w="996" w:type="dxa"/>
            <w:tcBorders>
              <w:top w:val="single" w:sz="4" w:space="0" w:color="auto"/>
            </w:tcBorders>
          </w:tcPr>
          <w:p w14:paraId="6346209F" w14:textId="77777777" w:rsidR="006D1951" w:rsidRDefault="006D1951" w:rsidP="008D6E2F">
            <w:pPr>
              <w:spacing w:line="276" w:lineRule="auto"/>
              <w:jc w:val="right"/>
            </w:pPr>
          </w:p>
        </w:tc>
        <w:tc>
          <w:tcPr>
            <w:tcW w:w="1013" w:type="dxa"/>
            <w:tcBorders>
              <w:top w:val="single" w:sz="4" w:space="0" w:color="auto"/>
            </w:tcBorders>
          </w:tcPr>
          <w:p w14:paraId="145E547F" w14:textId="77777777" w:rsidR="006D1951" w:rsidRDefault="006D1951" w:rsidP="008D6E2F">
            <w:pPr>
              <w:spacing w:line="276" w:lineRule="auto"/>
              <w:jc w:val="right"/>
            </w:pPr>
          </w:p>
        </w:tc>
        <w:tc>
          <w:tcPr>
            <w:tcW w:w="996" w:type="dxa"/>
            <w:tcBorders>
              <w:top w:val="single" w:sz="4" w:space="0" w:color="auto"/>
            </w:tcBorders>
          </w:tcPr>
          <w:p w14:paraId="01DC52B9" w14:textId="77777777" w:rsidR="006D1951" w:rsidRDefault="006D1951" w:rsidP="008D6E2F">
            <w:pPr>
              <w:spacing w:line="276" w:lineRule="auto"/>
              <w:jc w:val="right"/>
            </w:pPr>
          </w:p>
        </w:tc>
        <w:tc>
          <w:tcPr>
            <w:tcW w:w="1013" w:type="dxa"/>
            <w:tcBorders>
              <w:top w:val="single" w:sz="4" w:space="0" w:color="auto"/>
            </w:tcBorders>
          </w:tcPr>
          <w:p w14:paraId="7C5E3ABA" w14:textId="77777777" w:rsidR="006D1951" w:rsidRPr="00754725" w:rsidRDefault="006D1951" w:rsidP="008D6E2F">
            <w:pPr>
              <w:spacing w:line="276" w:lineRule="auto"/>
              <w:jc w:val="right"/>
              <w:rPr>
                <w:b/>
                <w:bCs/>
              </w:rPr>
            </w:pPr>
          </w:p>
        </w:tc>
        <w:tc>
          <w:tcPr>
            <w:tcW w:w="996" w:type="dxa"/>
            <w:tcBorders>
              <w:top w:val="single" w:sz="4" w:space="0" w:color="auto"/>
            </w:tcBorders>
          </w:tcPr>
          <w:p w14:paraId="45FFE244" w14:textId="77777777" w:rsidR="006D1951" w:rsidRDefault="006D1951" w:rsidP="008D6E2F">
            <w:pPr>
              <w:spacing w:line="276" w:lineRule="auto"/>
              <w:jc w:val="right"/>
            </w:pPr>
          </w:p>
        </w:tc>
        <w:tc>
          <w:tcPr>
            <w:tcW w:w="1013" w:type="dxa"/>
            <w:tcBorders>
              <w:top w:val="single" w:sz="4" w:space="0" w:color="auto"/>
            </w:tcBorders>
          </w:tcPr>
          <w:p w14:paraId="04981C74" w14:textId="77777777" w:rsidR="006D1951" w:rsidRDefault="006D1951" w:rsidP="008D6E2F">
            <w:pPr>
              <w:spacing w:line="276" w:lineRule="auto"/>
              <w:jc w:val="right"/>
              <w:rPr>
                <w:b/>
                <w:bCs/>
              </w:rPr>
            </w:pPr>
          </w:p>
        </w:tc>
        <w:tc>
          <w:tcPr>
            <w:tcW w:w="996" w:type="dxa"/>
            <w:tcBorders>
              <w:top w:val="single" w:sz="4" w:space="0" w:color="auto"/>
            </w:tcBorders>
          </w:tcPr>
          <w:p w14:paraId="5A884822" w14:textId="77777777" w:rsidR="006D1951" w:rsidRDefault="006D1951" w:rsidP="008D6E2F">
            <w:pPr>
              <w:spacing w:line="276" w:lineRule="auto"/>
              <w:jc w:val="right"/>
            </w:pPr>
          </w:p>
        </w:tc>
        <w:tc>
          <w:tcPr>
            <w:tcW w:w="1012" w:type="dxa"/>
            <w:tcBorders>
              <w:top w:val="single" w:sz="4" w:space="0" w:color="auto"/>
            </w:tcBorders>
          </w:tcPr>
          <w:p w14:paraId="394430D2" w14:textId="77777777" w:rsidR="006D1951" w:rsidRDefault="006D1951" w:rsidP="008D6E2F">
            <w:pPr>
              <w:spacing w:line="276"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8D6E2F">
            <w:pPr>
              <w:spacing w:line="276" w:lineRule="auto"/>
              <w:jc w:val="right"/>
            </w:pPr>
          </w:p>
        </w:tc>
        <w:tc>
          <w:tcPr>
            <w:tcW w:w="536" w:type="dxa"/>
            <w:tcBorders>
              <w:bottom w:val="single" w:sz="4" w:space="0" w:color="auto"/>
            </w:tcBorders>
          </w:tcPr>
          <w:p w14:paraId="03CF8ACA" w14:textId="77777777" w:rsidR="006D1951" w:rsidRDefault="006D1951" w:rsidP="008D6E2F">
            <w:pPr>
              <w:spacing w:line="276" w:lineRule="auto"/>
              <w:jc w:val="right"/>
            </w:pPr>
          </w:p>
        </w:tc>
        <w:tc>
          <w:tcPr>
            <w:tcW w:w="2008" w:type="dxa"/>
            <w:gridSpan w:val="2"/>
            <w:tcBorders>
              <w:bottom w:val="single" w:sz="4" w:space="0" w:color="auto"/>
            </w:tcBorders>
          </w:tcPr>
          <w:p w14:paraId="092427F1" w14:textId="726324F5" w:rsidR="006D1951" w:rsidRPr="00E20C33" w:rsidRDefault="00E20C33" w:rsidP="008D6E2F">
            <w:pPr>
              <w:spacing w:line="276" w:lineRule="auto"/>
              <w:jc w:val="right"/>
              <w:rPr>
                <w:b/>
                <w:bCs/>
                <w:i/>
                <w:iCs/>
                <w:vertAlign w:val="subscript"/>
              </w:rPr>
            </w:pPr>
            <w:r w:rsidRPr="00E20C33">
              <w:rPr>
                <w:b/>
                <w:bCs/>
                <w:i/>
                <w:iCs/>
              </w:rPr>
              <w:t>Nodule biomass: root biomass</w:t>
            </w:r>
          </w:p>
        </w:tc>
        <w:tc>
          <w:tcPr>
            <w:tcW w:w="2009" w:type="dxa"/>
            <w:gridSpan w:val="2"/>
            <w:tcBorders>
              <w:bottom w:val="single" w:sz="4" w:space="0" w:color="auto"/>
            </w:tcBorders>
          </w:tcPr>
          <w:p w14:paraId="570F3480" w14:textId="77777777" w:rsidR="00E20C33" w:rsidRPr="00E20C33" w:rsidRDefault="00E20C33" w:rsidP="008D6E2F">
            <w:pPr>
              <w:spacing w:line="276" w:lineRule="auto"/>
              <w:jc w:val="right"/>
              <w:rPr>
                <w:b/>
                <w:bCs/>
                <w:i/>
                <w:iCs/>
              </w:rPr>
            </w:pPr>
            <w:r w:rsidRPr="00E20C33">
              <w:rPr>
                <w:b/>
                <w:bCs/>
                <w:i/>
                <w:iCs/>
              </w:rPr>
              <w:t xml:space="preserve">Nodule </w:t>
            </w:r>
          </w:p>
          <w:p w14:paraId="300940B8" w14:textId="2DCAC5B3" w:rsidR="006D1951" w:rsidRPr="00E20C33" w:rsidRDefault="00E20C33" w:rsidP="008D6E2F">
            <w:pPr>
              <w:spacing w:line="276" w:lineRule="auto"/>
              <w:jc w:val="right"/>
              <w:rPr>
                <w:b/>
                <w:bCs/>
                <w:i/>
                <w:iCs/>
              </w:rPr>
            </w:pPr>
            <w:r w:rsidRPr="00E20C33">
              <w:rPr>
                <w:b/>
                <w:bCs/>
                <w:i/>
                <w:iCs/>
              </w:rPr>
              <w:t>biomass</w:t>
            </w:r>
          </w:p>
        </w:tc>
        <w:tc>
          <w:tcPr>
            <w:tcW w:w="2009" w:type="dxa"/>
            <w:gridSpan w:val="2"/>
            <w:tcBorders>
              <w:bottom w:val="single" w:sz="4" w:space="0" w:color="auto"/>
            </w:tcBorders>
          </w:tcPr>
          <w:p w14:paraId="200EB6D0" w14:textId="77777777" w:rsidR="00E20C33" w:rsidRPr="00E20C33" w:rsidRDefault="00E20C33" w:rsidP="008D6E2F">
            <w:pPr>
              <w:spacing w:line="276" w:lineRule="auto"/>
              <w:jc w:val="right"/>
              <w:rPr>
                <w:b/>
                <w:bCs/>
                <w:i/>
                <w:iCs/>
              </w:rPr>
            </w:pPr>
            <w:r w:rsidRPr="00E20C33">
              <w:rPr>
                <w:b/>
                <w:bCs/>
                <w:i/>
                <w:iCs/>
              </w:rPr>
              <w:t xml:space="preserve">Root </w:t>
            </w:r>
          </w:p>
          <w:p w14:paraId="428A1C75" w14:textId="6695E8BE" w:rsidR="006D1951" w:rsidRPr="00E20C33" w:rsidRDefault="00E20C33" w:rsidP="008D6E2F">
            <w:pPr>
              <w:spacing w:line="276" w:lineRule="auto"/>
              <w:jc w:val="right"/>
              <w:rPr>
                <w:b/>
                <w:bCs/>
                <w:i/>
                <w:iCs/>
              </w:rPr>
            </w:pPr>
            <w:r w:rsidRPr="00E20C33">
              <w:rPr>
                <w:b/>
                <w:bCs/>
                <w:i/>
                <w:iCs/>
              </w:rPr>
              <w:t>biomass</w:t>
            </w:r>
          </w:p>
        </w:tc>
        <w:tc>
          <w:tcPr>
            <w:tcW w:w="2009" w:type="dxa"/>
            <w:gridSpan w:val="2"/>
          </w:tcPr>
          <w:p w14:paraId="0E8CB182" w14:textId="77777777" w:rsidR="006D1951" w:rsidRPr="006D1951" w:rsidRDefault="006D1951" w:rsidP="008D6E2F">
            <w:pPr>
              <w:spacing w:line="276" w:lineRule="auto"/>
              <w:jc w:val="right"/>
              <w:rPr>
                <w:b/>
                <w:bCs/>
              </w:rPr>
            </w:pPr>
          </w:p>
        </w:tc>
        <w:tc>
          <w:tcPr>
            <w:tcW w:w="2008" w:type="dxa"/>
            <w:gridSpan w:val="2"/>
          </w:tcPr>
          <w:p w14:paraId="19881AC5" w14:textId="77777777" w:rsidR="006D1951" w:rsidRPr="006D1951" w:rsidRDefault="006D1951" w:rsidP="008D6E2F">
            <w:pPr>
              <w:spacing w:line="276"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8D6E2F">
            <w:pPr>
              <w:spacing w:line="276" w:lineRule="auto"/>
              <w:jc w:val="right"/>
            </w:pPr>
          </w:p>
        </w:tc>
        <w:tc>
          <w:tcPr>
            <w:tcW w:w="536" w:type="dxa"/>
            <w:tcBorders>
              <w:top w:val="single" w:sz="4" w:space="0" w:color="auto"/>
              <w:bottom w:val="single" w:sz="4" w:space="0" w:color="auto"/>
            </w:tcBorders>
          </w:tcPr>
          <w:p w14:paraId="4C70204F" w14:textId="0D503351" w:rsidR="006D1951" w:rsidRDefault="006D1951"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8D6E2F">
            <w:pPr>
              <w:spacing w:line="276"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8D6E2F">
            <w:pPr>
              <w:spacing w:line="276" w:lineRule="auto"/>
              <w:jc w:val="right"/>
              <w:rPr>
                <w:b/>
                <w:bCs/>
              </w:rPr>
            </w:pPr>
            <w:r w:rsidRPr="006D105C">
              <w:rPr>
                <w:i/>
                <w:iCs/>
              </w:rPr>
              <w:t>p</w:t>
            </w:r>
          </w:p>
        </w:tc>
        <w:tc>
          <w:tcPr>
            <w:tcW w:w="996" w:type="dxa"/>
          </w:tcPr>
          <w:p w14:paraId="3939C37B" w14:textId="77777777" w:rsidR="006D1951" w:rsidRDefault="006D1951" w:rsidP="008D6E2F">
            <w:pPr>
              <w:spacing w:line="276" w:lineRule="auto"/>
              <w:jc w:val="right"/>
            </w:pPr>
          </w:p>
        </w:tc>
        <w:tc>
          <w:tcPr>
            <w:tcW w:w="1013" w:type="dxa"/>
          </w:tcPr>
          <w:p w14:paraId="780D1CBF" w14:textId="77777777" w:rsidR="006D1951" w:rsidRDefault="006D1951" w:rsidP="008D6E2F">
            <w:pPr>
              <w:spacing w:line="276" w:lineRule="auto"/>
              <w:jc w:val="right"/>
              <w:rPr>
                <w:b/>
                <w:bCs/>
              </w:rPr>
            </w:pPr>
          </w:p>
        </w:tc>
        <w:tc>
          <w:tcPr>
            <w:tcW w:w="996" w:type="dxa"/>
          </w:tcPr>
          <w:p w14:paraId="2A14CE23" w14:textId="77777777" w:rsidR="006D1951" w:rsidRDefault="006D1951" w:rsidP="008D6E2F">
            <w:pPr>
              <w:spacing w:line="276" w:lineRule="auto"/>
              <w:jc w:val="right"/>
            </w:pPr>
          </w:p>
        </w:tc>
        <w:tc>
          <w:tcPr>
            <w:tcW w:w="1012" w:type="dxa"/>
          </w:tcPr>
          <w:p w14:paraId="7B34ED34" w14:textId="77777777" w:rsidR="006D1951" w:rsidRDefault="006D1951" w:rsidP="008D6E2F">
            <w:pPr>
              <w:spacing w:line="276"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8D6E2F">
            <w:pPr>
              <w:spacing w:line="276" w:lineRule="auto"/>
              <w:jc w:val="right"/>
            </w:pPr>
            <w:r>
              <w:t>N fertilization (N)</w:t>
            </w:r>
          </w:p>
        </w:tc>
        <w:tc>
          <w:tcPr>
            <w:tcW w:w="536" w:type="dxa"/>
            <w:tcBorders>
              <w:top w:val="single" w:sz="4" w:space="0" w:color="auto"/>
            </w:tcBorders>
          </w:tcPr>
          <w:p w14:paraId="2DBFC216" w14:textId="18F3E1C1" w:rsidR="006D1951" w:rsidRDefault="00E945AC" w:rsidP="008D6E2F">
            <w:pPr>
              <w:spacing w:line="276" w:lineRule="auto"/>
              <w:jc w:val="right"/>
            </w:pPr>
            <w:r>
              <w:t>1</w:t>
            </w:r>
          </w:p>
        </w:tc>
        <w:tc>
          <w:tcPr>
            <w:tcW w:w="996" w:type="dxa"/>
            <w:tcBorders>
              <w:top w:val="single" w:sz="4" w:space="0" w:color="auto"/>
            </w:tcBorders>
          </w:tcPr>
          <w:p w14:paraId="30858AB4" w14:textId="7C261A3F" w:rsidR="006D1951" w:rsidRDefault="00E945AC" w:rsidP="008D6E2F">
            <w:pPr>
              <w:spacing w:line="276" w:lineRule="auto"/>
              <w:jc w:val="right"/>
            </w:pPr>
            <w:r>
              <w:t>0.99</w:t>
            </w:r>
          </w:p>
        </w:tc>
        <w:tc>
          <w:tcPr>
            <w:tcW w:w="1012" w:type="dxa"/>
            <w:tcBorders>
              <w:top w:val="single" w:sz="4" w:space="0" w:color="auto"/>
            </w:tcBorders>
          </w:tcPr>
          <w:p w14:paraId="0E26E486" w14:textId="61710F47" w:rsidR="006D1951" w:rsidRPr="00E945AC" w:rsidRDefault="00E945AC" w:rsidP="008D6E2F">
            <w:pPr>
              <w:spacing w:line="276" w:lineRule="auto"/>
              <w:jc w:val="right"/>
            </w:pPr>
            <w:r w:rsidRPr="00E945AC">
              <w:t>0.320</w:t>
            </w:r>
          </w:p>
        </w:tc>
        <w:tc>
          <w:tcPr>
            <w:tcW w:w="996" w:type="dxa"/>
            <w:tcBorders>
              <w:top w:val="single" w:sz="4" w:space="0" w:color="auto"/>
            </w:tcBorders>
          </w:tcPr>
          <w:p w14:paraId="0519A6F3" w14:textId="6D80D3E7" w:rsidR="006D1951" w:rsidRDefault="00E945AC" w:rsidP="008D6E2F">
            <w:pPr>
              <w:spacing w:line="276" w:lineRule="auto"/>
              <w:jc w:val="right"/>
            </w:pPr>
            <w:r>
              <w:t>1.36</w:t>
            </w:r>
          </w:p>
        </w:tc>
        <w:tc>
          <w:tcPr>
            <w:tcW w:w="1013" w:type="dxa"/>
            <w:tcBorders>
              <w:top w:val="single" w:sz="4" w:space="0" w:color="auto"/>
            </w:tcBorders>
          </w:tcPr>
          <w:p w14:paraId="44266995" w14:textId="42B816F5" w:rsidR="006D1951" w:rsidRDefault="00E945AC" w:rsidP="008D6E2F">
            <w:pPr>
              <w:spacing w:line="276" w:lineRule="auto"/>
              <w:jc w:val="right"/>
            </w:pPr>
            <w:r>
              <w:t>0.243</w:t>
            </w:r>
          </w:p>
        </w:tc>
        <w:tc>
          <w:tcPr>
            <w:tcW w:w="996" w:type="dxa"/>
            <w:tcBorders>
              <w:top w:val="single" w:sz="4" w:space="0" w:color="auto"/>
            </w:tcBorders>
          </w:tcPr>
          <w:p w14:paraId="10AD408A" w14:textId="4ACFC6A4" w:rsidR="006D1951" w:rsidRDefault="00E945AC" w:rsidP="008D6E2F">
            <w:pPr>
              <w:spacing w:line="276" w:lineRule="auto"/>
              <w:jc w:val="right"/>
            </w:pPr>
            <w:r>
              <w:t>0.01</w:t>
            </w:r>
          </w:p>
        </w:tc>
        <w:tc>
          <w:tcPr>
            <w:tcW w:w="1013" w:type="dxa"/>
            <w:tcBorders>
              <w:top w:val="single" w:sz="4" w:space="0" w:color="auto"/>
            </w:tcBorders>
          </w:tcPr>
          <w:p w14:paraId="6191A594" w14:textId="29CBBD7D" w:rsidR="006D1951" w:rsidRPr="00E945AC" w:rsidRDefault="00E945AC" w:rsidP="008D6E2F">
            <w:pPr>
              <w:spacing w:line="276" w:lineRule="auto"/>
              <w:jc w:val="right"/>
            </w:pPr>
            <w:r>
              <w:t>0.918</w:t>
            </w:r>
          </w:p>
        </w:tc>
        <w:tc>
          <w:tcPr>
            <w:tcW w:w="996" w:type="dxa"/>
          </w:tcPr>
          <w:p w14:paraId="2B8A087E" w14:textId="77777777" w:rsidR="006D1951" w:rsidRDefault="006D1951" w:rsidP="008D6E2F">
            <w:pPr>
              <w:spacing w:line="276" w:lineRule="auto"/>
              <w:jc w:val="right"/>
            </w:pPr>
          </w:p>
        </w:tc>
        <w:tc>
          <w:tcPr>
            <w:tcW w:w="1013" w:type="dxa"/>
          </w:tcPr>
          <w:p w14:paraId="69748890" w14:textId="77777777" w:rsidR="006D1951" w:rsidRDefault="006D1951" w:rsidP="008D6E2F">
            <w:pPr>
              <w:spacing w:line="276" w:lineRule="auto"/>
              <w:jc w:val="right"/>
              <w:rPr>
                <w:b/>
                <w:bCs/>
              </w:rPr>
            </w:pPr>
          </w:p>
        </w:tc>
        <w:tc>
          <w:tcPr>
            <w:tcW w:w="996" w:type="dxa"/>
          </w:tcPr>
          <w:p w14:paraId="36A7DE65" w14:textId="77777777" w:rsidR="006D1951" w:rsidRDefault="006D1951" w:rsidP="008D6E2F">
            <w:pPr>
              <w:spacing w:line="276" w:lineRule="auto"/>
              <w:jc w:val="right"/>
            </w:pPr>
          </w:p>
        </w:tc>
        <w:tc>
          <w:tcPr>
            <w:tcW w:w="1012" w:type="dxa"/>
          </w:tcPr>
          <w:p w14:paraId="610B999D" w14:textId="77777777" w:rsidR="006D1951" w:rsidRDefault="006D1951" w:rsidP="008D6E2F">
            <w:pPr>
              <w:spacing w:line="276" w:lineRule="auto"/>
              <w:jc w:val="right"/>
            </w:pPr>
          </w:p>
        </w:tc>
      </w:tr>
      <w:tr w:rsidR="006D1951" w14:paraId="15DD3BF8" w14:textId="77777777" w:rsidTr="00EB0C0F">
        <w:tc>
          <w:tcPr>
            <w:tcW w:w="1980" w:type="dxa"/>
          </w:tcPr>
          <w:p w14:paraId="47B258AB" w14:textId="493BA8BA" w:rsidR="006D1951" w:rsidRDefault="006D1951" w:rsidP="008D6E2F">
            <w:pPr>
              <w:spacing w:line="276" w:lineRule="auto"/>
              <w:jc w:val="right"/>
            </w:pPr>
            <w:r>
              <w:t>Inoculation (I)</w:t>
            </w:r>
          </w:p>
        </w:tc>
        <w:tc>
          <w:tcPr>
            <w:tcW w:w="536" w:type="dxa"/>
          </w:tcPr>
          <w:p w14:paraId="20006021" w14:textId="5F286727" w:rsidR="006D1951" w:rsidRDefault="00E945AC" w:rsidP="008D6E2F">
            <w:pPr>
              <w:spacing w:line="276" w:lineRule="auto"/>
              <w:jc w:val="right"/>
            </w:pPr>
            <w:r>
              <w:t>1</w:t>
            </w:r>
          </w:p>
        </w:tc>
        <w:tc>
          <w:tcPr>
            <w:tcW w:w="996" w:type="dxa"/>
          </w:tcPr>
          <w:p w14:paraId="49749AD1" w14:textId="2CBCA12D" w:rsidR="006D1951" w:rsidRDefault="00E945AC" w:rsidP="008D6E2F">
            <w:pPr>
              <w:spacing w:line="276" w:lineRule="auto"/>
              <w:jc w:val="right"/>
            </w:pPr>
            <w:r>
              <w:t>31.13</w:t>
            </w:r>
          </w:p>
        </w:tc>
        <w:tc>
          <w:tcPr>
            <w:tcW w:w="1012" w:type="dxa"/>
          </w:tcPr>
          <w:p w14:paraId="1964330C" w14:textId="3272E19E" w:rsidR="006D1951" w:rsidRPr="00754725" w:rsidRDefault="00E945AC" w:rsidP="008D6E2F">
            <w:pPr>
              <w:spacing w:line="276" w:lineRule="auto"/>
              <w:jc w:val="right"/>
              <w:rPr>
                <w:b/>
                <w:bCs/>
              </w:rPr>
            </w:pPr>
            <w:r>
              <w:rPr>
                <w:b/>
                <w:bCs/>
              </w:rPr>
              <w:t>&lt;0.001</w:t>
            </w:r>
          </w:p>
        </w:tc>
        <w:tc>
          <w:tcPr>
            <w:tcW w:w="996" w:type="dxa"/>
          </w:tcPr>
          <w:p w14:paraId="34071526" w14:textId="51BF7297" w:rsidR="006D1951" w:rsidRDefault="00E945AC" w:rsidP="008D6E2F">
            <w:pPr>
              <w:spacing w:line="276" w:lineRule="auto"/>
              <w:jc w:val="right"/>
            </w:pPr>
            <w:r>
              <w:t>30.79</w:t>
            </w:r>
          </w:p>
        </w:tc>
        <w:tc>
          <w:tcPr>
            <w:tcW w:w="1013" w:type="dxa"/>
          </w:tcPr>
          <w:p w14:paraId="0EC318B7" w14:textId="7D37E69E" w:rsidR="006D1951" w:rsidRPr="00E945AC" w:rsidRDefault="00E945AC" w:rsidP="008D6E2F">
            <w:pPr>
              <w:spacing w:line="276" w:lineRule="auto"/>
              <w:jc w:val="right"/>
              <w:rPr>
                <w:b/>
                <w:bCs/>
              </w:rPr>
            </w:pPr>
            <w:r w:rsidRPr="00E945AC">
              <w:rPr>
                <w:b/>
                <w:bCs/>
              </w:rPr>
              <w:t>&lt;0.001</w:t>
            </w:r>
          </w:p>
        </w:tc>
        <w:tc>
          <w:tcPr>
            <w:tcW w:w="996" w:type="dxa"/>
          </w:tcPr>
          <w:p w14:paraId="6D97EA03" w14:textId="6CD8C577" w:rsidR="006D1951" w:rsidRDefault="00E945AC" w:rsidP="008D6E2F">
            <w:pPr>
              <w:spacing w:line="276" w:lineRule="auto"/>
              <w:jc w:val="right"/>
            </w:pPr>
            <w:r>
              <w:t>3.27</w:t>
            </w:r>
          </w:p>
        </w:tc>
        <w:tc>
          <w:tcPr>
            <w:tcW w:w="1013" w:type="dxa"/>
          </w:tcPr>
          <w:p w14:paraId="77F96481" w14:textId="41221339" w:rsidR="006D1951" w:rsidRPr="00E945AC" w:rsidRDefault="00E945AC" w:rsidP="008D6E2F">
            <w:pPr>
              <w:spacing w:line="276" w:lineRule="auto"/>
              <w:jc w:val="right"/>
              <w:rPr>
                <w:i/>
                <w:iCs/>
              </w:rPr>
            </w:pPr>
            <w:r w:rsidRPr="00E945AC">
              <w:rPr>
                <w:i/>
                <w:iCs/>
              </w:rPr>
              <w:t>0.071</w:t>
            </w:r>
          </w:p>
        </w:tc>
        <w:tc>
          <w:tcPr>
            <w:tcW w:w="996" w:type="dxa"/>
          </w:tcPr>
          <w:p w14:paraId="3591ACF6" w14:textId="77777777" w:rsidR="006D1951" w:rsidRDefault="006D1951" w:rsidP="008D6E2F">
            <w:pPr>
              <w:spacing w:line="276" w:lineRule="auto"/>
              <w:jc w:val="right"/>
            </w:pPr>
          </w:p>
        </w:tc>
        <w:tc>
          <w:tcPr>
            <w:tcW w:w="1013" w:type="dxa"/>
          </w:tcPr>
          <w:p w14:paraId="30A53C33" w14:textId="77777777" w:rsidR="006D1951" w:rsidRDefault="006D1951" w:rsidP="008D6E2F">
            <w:pPr>
              <w:spacing w:line="276" w:lineRule="auto"/>
              <w:jc w:val="right"/>
              <w:rPr>
                <w:b/>
                <w:bCs/>
              </w:rPr>
            </w:pPr>
          </w:p>
        </w:tc>
        <w:tc>
          <w:tcPr>
            <w:tcW w:w="996" w:type="dxa"/>
          </w:tcPr>
          <w:p w14:paraId="4E033A68" w14:textId="77777777" w:rsidR="006D1951" w:rsidRDefault="006D1951" w:rsidP="008D6E2F">
            <w:pPr>
              <w:spacing w:line="276" w:lineRule="auto"/>
              <w:jc w:val="right"/>
            </w:pPr>
          </w:p>
        </w:tc>
        <w:tc>
          <w:tcPr>
            <w:tcW w:w="1012" w:type="dxa"/>
          </w:tcPr>
          <w:p w14:paraId="6CE4855D" w14:textId="77777777" w:rsidR="006D1951" w:rsidRDefault="006D1951" w:rsidP="008D6E2F">
            <w:pPr>
              <w:spacing w:line="276" w:lineRule="auto"/>
              <w:jc w:val="right"/>
            </w:pPr>
          </w:p>
        </w:tc>
      </w:tr>
      <w:tr w:rsidR="006D1951" w14:paraId="029739BC" w14:textId="77777777" w:rsidTr="00EB0C0F">
        <w:tc>
          <w:tcPr>
            <w:tcW w:w="1980" w:type="dxa"/>
            <w:tcBorders>
              <w:bottom w:val="single" w:sz="4" w:space="0" w:color="auto"/>
            </w:tcBorders>
          </w:tcPr>
          <w:p w14:paraId="4D8CE88E" w14:textId="10C4B7E6" w:rsidR="006D1951" w:rsidRDefault="006D1951" w:rsidP="008D6E2F">
            <w:pPr>
              <w:spacing w:line="276" w:lineRule="auto"/>
              <w:jc w:val="right"/>
            </w:pPr>
            <w:r>
              <w:t>N*I</w:t>
            </w:r>
          </w:p>
        </w:tc>
        <w:tc>
          <w:tcPr>
            <w:tcW w:w="536" w:type="dxa"/>
            <w:tcBorders>
              <w:bottom w:val="single" w:sz="4" w:space="0" w:color="auto"/>
            </w:tcBorders>
          </w:tcPr>
          <w:p w14:paraId="31C27664" w14:textId="2C0A2C4B" w:rsidR="006D1951" w:rsidRDefault="00E945AC" w:rsidP="008D6E2F">
            <w:pPr>
              <w:spacing w:line="276" w:lineRule="auto"/>
              <w:jc w:val="right"/>
            </w:pPr>
            <w:r>
              <w:t>1</w:t>
            </w:r>
          </w:p>
        </w:tc>
        <w:tc>
          <w:tcPr>
            <w:tcW w:w="996" w:type="dxa"/>
            <w:tcBorders>
              <w:bottom w:val="single" w:sz="4" w:space="0" w:color="auto"/>
            </w:tcBorders>
          </w:tcPr>
          <w:p w14:paraId="0C4495E6" w14:textId="69339D44" w:rsidR="006D1951" w:rsidRPr="00E945AC" w:rsidRDefault="00E945AC" w:rsidP="008D6E2F">
            <w:pPr>
              <w:spacing w:line="276" w:lineRule="auto"/>
              <w:jc w:val="right"/>
            </w:pPr>
            <w:r>
              <w:t>0.76</w:t>
            </w:r>
          </w:p>
        </w:tc>
        <w:tc>
          <w:tcPr>
            <w:tcW w:w="1012" w:type="dxa"/>
            <w:tcBorders>
              <w:bottom w:val="single" w:sz="4" w:space="0" w:color="auto"/>
            </w:tcBorders>
          </w:tcPr>
          <w:p w14:paraId="3E375B8B" w14:textId="7E3421CF" w:rsidR="006D1951" w:rsidRPr="00E945AC" w:rsidRDefault="00E945AC" w:rsidP="008D6E2F">
            <w:pPr>
              <w:spacing w:line="276" w:lineRule="auto"/>
              <w:jc w:val="right"/>
            </w:pPr>
            <w:r>
              <w:t>0.383</w:t>
            </w:r>
          </w:p>
        </w:tc>
        <w:tc>
          <w:tcPr>
            <w:tcW w:w="996" w:type="dxa"/>
            <w:tcBorders>
              <w:bottom w:val="single" w:sz="4" w:space="0" w:color="auto"/>
            </w:tcBorders>
          </w:tcPr>
          <w:p w14:paraId="6CBFA5CE" w14:textId="60B1CD05" w:rsidR="006D1951" w:rsidRPr="00E945AC" w:rsidRDefault="00E945AC" w:rsidP="008D6E2F">
            <w:pPr>
              <w:spacing w:line="276" w:lineRule="auto"/>
              <w:jc w:val="right"/>
            </w:pPr>
            <w:r>
              <w:t>1.01</w:t>
            </w:r>
          </w:p>
        </w:tc>
        <w:tc>
          <w:tcPr>
            <w:tcW w:w="1013" w:type="dxa"/>
            <w:tcBorders>
              <w:bottom w:val="single" w:sz="4" w:space="0" w:color="auto"/>
            </w:tcBorders>
          </w:tcPr>
          <w:p w14:paraId="0F48C687" w14:textId="1DC9CFBE" w:rsidR="006D1951" w:rsidRPr="00E945AC" w:rsidRDefault="00E945AC" w:rsidP="008D6E2F">
            <w:pPr>
              <w:spacing w:line="276" w:lineRule="auto"/>
              <w:jc w:val="right"/>
            </w:pPr>
            <w:r>
              <w:t>0.316</w:t>
            </w:r>
          </w:p>
        </w:tc>
        <w:tc>
          <w:tcPr>
            <w:tcW w:w="996" w:type="dxa"/>
            <w:tcBorders>
              <w:bottom w:val="single" w:sz="4" w:space="0" w:color="auto"/>
            </w:tcBorders>
          </w:tcPr>
          <w:p w14:paraId="75F4D1BA" w14:textId="2536F6AB" w:rsidR="006D1951" w:rsidRPr="00E945AC" w:rsidRDefault="00E945AC" w:rsidP="008D6E2F">
            <w:pPr>
              <w:spacing w:line="276" w:lineRule="auto"/>
              <w:jc w:val="right"/>
            </w:pPr>
            <w:r>
              <w:t>0.25</w:t>
            </w:r>
          </w:p>
        </w:tc>
        <w:tc>
          <w:tcPr>
            <w:tcW w:w="1013" w:type="dxa"/>
            <w:tcBorders>
              <w:bottom w:val="single" w:sz="4" w:space="0" w:color="auto"/>
            </w:tcBorders>
          </w:tcPr>
          <w:p w14:paraId="4C1EBE9C" w14:textId="615FBF97" w:rsidR="006D1951" w:rsidRPr="00E945AC" w:rsidRDefault="00E945AC" w:rsidP="008D6E2F">
            <w:pPr>
              <w:spacing w:line="276" w:lineRule="auto"/>
              <w:jc w:val="right"/>
            </w:pPr>
            <w:r>
              <w:t>0.614</w:t>
            </w:r>
          </w:p>
        </w:tc>
        <w:tc>
          <w:tcPr>
            <w:tcW w:w="996" w:type="dxa"/>
          </w:tcPr>
          <w:p w14:paraId="52835231" w14:textId="77777777" w:rsidR="006D1951" w:rsidRPr="00E945AC" w:rsidRDefault="006D1951" w:rsidP="008D6E2F">
            <w:pPr>
              <w:spacing w:line="276" w:lineRule="auto"/>
              <w:jc w:val="right"/>
            </w:pPr>
          </w:p>
        </w:tc>
        <w:tc>
          <w:tcPr>
            <w:tcW w:w="1013" w:type="dxa"/>
          </w:tcPr>
          <w:p w14:paraId="12F514BE" w14:textId="77777777" w:rsidR="006D1951" w:rsidRDefault="006D1951" w:rsidP="008D6E2F">
            <w:pPr>
              <w:spacing w:line="276" w:lineRule="auto"/>
              <w:jc w:val="right"/>
              <w:rPr>
                <w:b/>
                <w:bCs/>
              </w:rPr>
            </w:pPr>
          </w:p>
        </w:tc>
        <w:tc>
          <w:tcPr>
            <w:tcW w:w="996" w:type="dxa"/>
          </w:tcPr>
          <w:p w14:paraId="5F2988ED" w14:textId="77777777" w:rsidR="006D1951" w:rsidRDefault="006D1951" w:rsidP="008D6E2F">
            <w:pPr>
              <w:spacing w:line="276" w:lineRule="auto"/>
              <w:jc w:val="right"/>
            </w:pPr>
          </w:p>
        </w:tc>
        <w:tc>
          <w:tcPr>
            <w:tcW w:w="1012" w:type="dxa"/>
          </w:tcPr>
          <w:p w14:paraId="5776C603" w14:textId="77777777" w:rsidR="006D1951" w:rsidRDefault="006D1951" w:rsidP="008D6E2F">
            <w:pPr>
              <w:spacing w:line="276" w:lineRule="auto"/>
              <w:jc w:val="right"/>
            </w:pPr>
          </w:p>
        </w:tc>
      </w:tr>
    </w:tbl>
    <w:p w14:paraId="76275A83" w14:textId="77777777" w:rsidR="00AF1559" w:rsidRDefault="00AF1559" w:rsidP="005F0602">
      <w:pPr>
        <w:spacing w:line="360" w:lineRule="auto"/>
      </w:pPr>
    </w:p>
    <w:p w14:paraId="48106999" w14:textId="56CD0B70"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451ED1">
      <w:pPr>
        <w:spacing w:line="360" w:lineRule="auto"/>
        <w:rPr>
          <w:b/>
          <w:bCs/>
        </w:rPr>
      </w:pP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772287">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772287">
      <w:pPr>
        <w:spacing w:line="36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772287">
      <w:pPr>
        <w:spacing w:line="360" w:lineRule="auto"/>
        <w:rPr>
          <w:b/>
          <w:bCs/>
        </w:rPr>
      </w:pPr>
    </w:p>
    <w:p w14:paraId="1075F7F5" w14:textId="0006A9BE" w:rsidR="00A13B09"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panel A), belowground carbon biomass (panel B), and whole plant nitrogen biomass (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FA64AC5" w14:textId="144E072D" w:rsidR="00772287" w:rsidRPr="00E256F3" w:rsidRDefault="00772287" w:rsidP="00E256F3">
      <w:pPr>
        <w:spacing w:line="360" w:lineRule="auto"/>
      </w:pPr>
      <w:r>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1CF32F6F" w:rsidR="00772287" w:rsidRDefault="007B13FC" w:rsidP="00772287">
      <w:pPr>
        <w:spacing w:line="36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5DA111A0" w:rsidR="00E2103C" w:rsidRDefault="005F0602" w:rsidP="00E2103C">
      <w:pPr>
        <w:spacing w:line="36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771589EE" w14:textId="77777777" w:rsidR="00E2103C" w:rsidRDefault="00E2103C">
      <w:pPr>
        <w:rPr>
          <w:b/>
          <w:bCs/>
        </w:rPr>
      </w:pPr>
      <w:r>
        <w:rPr>
          <w:b/>
          <w:bCs/>
        </w:rPr>
        <w:br w:type="page"/>
      </w:r>
    </w:p>
    <w:p w14:paraId="77227CF5" w14:textId="73FA603D" w:rsidR="00E2103C" w:rsidRDefault="00E2103C" w:rsidP="00E2103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272DB1">
      <w:pPr>
        <w:spacing w:line="36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
        <w:br w:type="page"/>
      </w:r>
    </w:p>
    <w:p w14:paraId="072E7CFC" w14:textId="6E5E3711" w:rsidR="008D34FA" w:rsidRDefault="001B21C7" w:rsidP="001B21C7">
      <w:pPr>
        <w:spacing w:line="360" w:lineRule="auto"/>
        <w:rPr>
          <w:b/>
          <w:bCs/>
        </w:rPr>
      </w:pPr>
      <w:r w:rsidRPr="001B21C7">
        <w:rPr>
          <w:b/>
          <w:bCs/>
        </w:rPr>
        <w:lastRenderedPageBreak/>
        <w:t>Figure 6</w:t>
      </w:r>
    </w:p>
    <w:p w14:paraId="2F736942" w14:textId="5AD21150" w:rsidR="001B21C7" w:rsidRDefault="00BD4037" w:rsidP="001B21C7">
      <w:pPr>
        <w:spacing w:line="36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1B21C7">
      <w:pPr>
        <w:spacing w:line="360" w:lineRule="auto"/>
        <w:rPr>
          <w:b/>
          <w:bCs/>
        </w:rPr>
      </w:pPr>
    </w:p>
    <w:p w14:paraId="1DB54CCA" w14:textId="63DC048A" w:rsidR="001B21C7" w:rsidRPr="00FF7DD5" w:rsidRDefault="001B21C7" w:rsidP="001B21C7">
      <w:pPr>
        <w:spacing w:line="36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pPr>
        <w:rPr>
          <w:b/>
          <w:bCs/>
        </w:rPr>
      </w:pPr>
      <w:r>
        <w:rPr>
          <w:b/>
          <w:bCs/>
        </w:rPr>
        <w:br w:type="page"/>
      </w:r>
    </w:p>
    <w:p w14:paraId="17A662CB" w14:textId="3B9F2CC0" w:rsidR="00772287" w:rsidRDefault="00E2103C" w:rsidP="00D01503">
      <w:pPr>
        <w:spacing w:line="360" w:lineRule="auto"/>
        <w:rPr>
          <w:b/>
          <w:bCs/>
        </w:rPr>
      </w:pPr>
      <w:r>
        <w:rPr>
          <w:b/>
          <w:bCs/>
        </w:rPr>
        <w:lastRenderedPageBreak/>
        <w:t>D</w:t>
      </w:r>
      <w:r w:rsidR="00754725">
        <w:rPr>
          <w:b/>
          <w:bCs/>
        </w:rPr>
        <w:t>iscussion</w:t>
      </w:r>
    </w:p>
    <w:p w14:paraId="7D84A2FB" w14:textId="77777777" w:rsidR="008D6E2F" w:rsidRDefault="008D6E2F" w:rsidP="008873DD">
      <w:pPr>
        <w:spacing w:line="360" w:lineRule="auto"/>
        <w:ind w:firstLine="720"/>
      </w:pPr>
    </w:p>
    <w:p w14:paraId="3AB853CE" w14:textId="2E9DF9CB" w:rsidR="005B21F4" w:rsidRPr="005B21F4" w:rsidRDefault="006569E0" w:rsidP="008873DD">
      <w:pPr>
        <w:spacing w:line="360" w:lineRule="auto"/>
        <w:ind w:firstLine="720"/>
      </w:pPr>
      <w:r>
        <w:t>In this study, we grew</w:t>
      </w:r>
      <w:r w:rsidR="00D01503">
        <w:t xml:space="preserve"> </w:t>
      </w:r>
      <w:r w:rsidR="00D01503">
        <w:rPr>
          <w:i/>
          <w:iCs/>
        </w:rPr>
        <w:t>G. max</w:t>
      </w:r>
      <w:r w:rsidR="00D01503">
        <w:t xml:space="preserve"> under two soil nitrogen fertilization treatments and two inoculation treatments levels </w:t>
      </w:r>
      <w:r>
        <w:t xml:space="preserve">in a full factorial greenhouse experiment. We used this experiment to </w:t>
      </w:r>
      <w:r w:rsidR="00D01503">
        <w:t xml:space="preserve">understand how nutrient </w:t>
      </w:r>
      <w:r>
        <w:t xml:space="preserve">availability and </w:t>
      </w:r>
      <w:r w:rsidR="008D6E2F">
        <w:t>inoculation with nitrogen-fixing bacteria</w:t>
      </w:r>
      <w:r w:rsidR="00D01503">
        <w:t xml:space="preserve"> modifies leaf water-nitrogen economics and tradeoffs between leaf and whole plant nutrient allocation. </w:t>
      </w:r>
      <w:r w:rsidR="00763DFE">
        <w:t xml:space="preserve">In support of our first hypothesis, </w:t>
      </w:r>
      <w:r w:rsidR="002D150D">
        <w:t xml:space="preserve">increasing soil nitrogen fertilization increased total leaf area and whole plant growth, while inoculation increased total leaf area only in the low soil nitrogen fertilization treatment. </w:t>
      </w:r>
      <w:r w:rsidR="000137B5">
        <w:t xml:space="preserve">In support of our second hypothesis, increasing soil nitrogen fertilization increased leaf nitrogen per </w:t>
      </w:r>
      <w:r w:rsidR="00763DFE">
        <w:t>stomatal conductance</w:t>
      </w:r>
      <w:r w:rsidR="002D150D">
        <w:t>, decreased photosynthetic nitrogen-use efficiency, and increased intrinsic water-use efficiency.</w:t>
      </w:r>
      <w:r w:rsidR="005379AB">
        <w:t xml:space="preserve"> 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response to soil nitrogen availability</w:t>
      </w:r>
      <w:r>
        <w:t>. These findings also indicate that nitrogen fixation increased allocation to whole plant processes, which may have reduced the net effect of nitrogen availability on tradeoffs between nitrogen and water use</w:t>
      </w:r>
      <w:r w:rsidR="005B21F4">
        <w:t>.</w:t>
      </w:r>
    </w:p>
    <w:p w14:paraId="43AC1DF5" w14:textId="67507E74" w:rsidR="00303F2D" w:rsidRDefault="00303F2D" w:rsidP="00303F2D">
      <w:pPr>
        <w:spacing w:line="360" w:lineRule="auto"/>
      </w:pPr>
    </w:p>
    <w:p w14:paraId="3DCE7717" w14:textId="77777777" w:rsidR="00303F2D" w:rsidRDefault="00303F2D" w:rsidP="00303F2D">
      <w:pPr>
        <w:spacing w:line="360" w:lineRule="auto"/>
      </w:pPr>
      <w:r>
        <w:rPr>
          <w:i/>
          <w:iCs/>
        </w:rPr>
        <w:t>Inoculation reduces the positive effect of soil nitrogen availability on whole plant processes</w:t>
      </w:r>
    </w:p>
    <w:p w14:paraId="34BB9282" w14:textId="3FF1AE95" w:rsidR="00303F2D" w:rsidRDefault="00303F2D" w:rsidP="00303F2D">
      <w:pPr>
        <w:spacing w:line="36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w:t>
      </w:r>
      <w:r w:rsidR="000137B5">
        <w:t>no longer apparent</w:t>
      </w:r>
      <w:r>
        <w:t xml:space="preserve"> in the high soil nitrogen treatment. Interestingly, we observed no such interaction for whole plant growth, where increasing soil nitrogen fertilization increased whole plant growth with no overall inoculation effect.</w:t>
      </w:r>
    </w:p>
    <w:p w14:paraId="0E9FA29A" w14:textId="13C51861" w:rsidR="00E33726" w:rsidRDefault="00E33726" w:rsidP="00E33726">
      <w:pPr>
        <w:spacing w:line="360" w:lineRule="auto"/>
      </w:pPr>
    </w:p>
    <w:p w14:paraId="0B44F0F9" w14:textId="5D522F09" w:rsidR="00E33726" w:rsidRDefault="00E33726" w:rsidP="00E33726">
      <w:pPr>
        <w:spacing w:line="36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2D7F0E">
      <w:pPr>
        <w:spacing w:line="360" w:lineRule="auto"/>
        <w:ind w:firstLine="720"/>
      </w:pPr>
      <w:r>
        <w:t xml:space="preserve">Photosynthetic least-cost theory predicts that plants should respond to increased nutrient availability by increasing leaf nitrogen allocation and decreasing stomatal conductance, leading </w:t>
      </w:r>
      <w:r>
        <w:lastRenderedPageBreak/>
        <w:t xml:space="preserve">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30650A">
      <w:pPr>
        <w:spacing w:line="36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303F2D">
      <w:pPr>
        <w:spacing w:line="360" w:lineRule="auto"/>
      </w:pPr>
    </w:p>
    <w:p w14:paraId="4170C688" w14:textId="3494C663" w:rsidR="00303F2D" w:rsidRDefault="00303F2D" w:rsidP="00303F2D">
      <w:pPr>
        <w:spacing w:line="360" w:lineRule="auto"/>
      </w:pPr>
      <w:r>
        <w:rPr>
          <w:i/>
          <w:iCs/>
        </w:rPr>
        <w:t>Integrating leaf and whole plant processes into a single framework</w:t>
      </w:r>
    </w:p>
    <w:p w14:paraId="2AA1ED96" w14:textId="62246677" w:rsidR="008873DD" w:rsidRDefault="008873DD" w:rsidP="008873DD">
      <w:pPr>
        <w:spacing w:line="36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Smith et al., 2019)","plainTextFormattedCitation":"(Peng et al., 2021; Smith et al., 2019)","previouslyFormattedCitation":"(Peng et al., 2021; Smith et al., 2019)"},"properties":{"noteIndex":0},"schema":"https://github.com/citation-style-language/schema/raw/master/csl-citation.json"}</w:instrText>
      </w:r>
      <w:r>
        <w:fldChar w:fldCharType="separate"/>
      </w:r>
      <w:r w:rsidRPr="00D9618B">
        <w:rPr>
          <w:noProof/>
        </w:rPr>
        <w:t>(Peng et al., 2021;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E33726">
      <w:pPr>
        <w:spacing w:line="360" w:lineRule="auto"/>
        <w:rPr>
          <w:i/>
          <w:iCs/>
        </w:rPr>
      </w:pPr>
    </w:p>
    <w:p w14:paraId="6EE2234E" w14:textId="3B4D343D" w:rsidR="001D4CE3" w:rsidRDefault="001D4CE3" w:rsidP="00E33726">
      <w:pPr>
        <w:spacing w:line="360" w:lineRule="auto"/>
      </w:pPr>
      <w:r>
        <w:rPr>
          <w:i/>
          <w:iCs/>
        </w:rPr>
        <w:t>Study limitations</w:t>
      </w:r>
    </w:p>
    <w:p w14:paraId="6A873158" w14:textId="5AAC1D44" w:rsidR="001B21C7" w:rsidRPr="001D4CE3" w:rsidRDefault="001D4CE3" w:rsidP="001B21C7">
      <w:pPr>
        <w:spacing w:line="360" w:lineRule="auto"/>
        <w:ind w:firstLine="720"/>
      </w:pPr>
      <w:r>
        <w:t xml:space="preserve">This study does have a few limitations that deserve recognition and limit the generality of our observed responses. First, effects of soil nitrogen fertilization on root nodulation may be </w:t>
      </w:r>
      <w:r>
        <w:lastRenderedPageBreak/>
        <w:t>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E33726">
      <w:pPr>
        <w:spacing w:line="360" w:lineRule="auto"/>
        <w:rPr>
          <w:i/>
          <w:iCs/>
        </w:rPr>
      </w:pPr>
    </w:p>
    <w:p w14:paraId="368377DC" w14:textId="7E90BA3E" w:rsidR="00E33726" w:rsidRDefault="00E33726" w:rsidP="00E33726">
      <w:pPr>
        <w:spacing w:line="360" w:lineRule="auto"/>
        <w:rPr>
          <w:i/>
          <w:iCs/>
        </w:rPr>
      </w:pPr>
      <w:r>
        <w:rPr>
          <w:i/>
          <w:iCs/>
        </w:rPr>
        <w:t>Conclusions</w:t>
      </w:r>
    </w:p>
    <w:p w14:paraId="7113F555" w14:textId="16CEBDAA" w:rsidR="00D3527E" w:rsidRDefault="00E33726" w:rsidP="00A13B09">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1B21C7">
      <w:pPr>
        <w:spacing w:line="360" w:lineRule="auto"/>
      </w:pPr>
    </w:p>
    <w:p w14:paraId="73395A6C" w14:textId="52A86AB0" w:rsidR="001B21C7" w:rsidRDefault="001B21C7" w:rsidP="001B21C7">
      <w:pPr>
        <w:spacing w:line="360" w:lineRule="auto"/>
      </w:pPr>
      <w:r>
        <w:rPr>
          <w:b/>
          <w:bCs/>
        </w:rPr>
        <w:lastRenderedPageBreak/>
        <w:t>Acknowledgements</w:t>
      </w:r>
    </w:p>
    <w:p w14:paraId="2211C6CB" w14:textId="79E09861" w:rsidR="001B21C7" w:rsidRDefault="001B21C7" w:rsidP="001B21C7">
      <w:pPr>
        <w:spacing w:line="360" w:lineRule="auto"/>
      </w:pPr>
    </w:p>
    <w:p w14:paraId="3842AAE3" w14:textId="5337F402" w:rsidR="00774D67" w:rsidRDefault="00774D67" w:rsidP="001B21C7">
      <w:pPr>
        <w:spacing w:line="360" w:lineRule="auto"/>
      </w:pPr>
    </w:p>
    <w:p w14:paraId="2498C7DF" w14:textId="35A7DBEC" w:rsidR="00774D67" w:rsidRDefault="00774D67" w:rsidP="001B21C7">
      <w:pPr>
        <w:spacing w:line="360" w:lineRule="auto"/>
        <w:rPr>
          <w:b/>
          <w:bCs/>
        </w:rPr>
      </w:pPr>
      <w:r>
        <w:rPr>
          <w:b/>
          <w:bCs/>
        </w:rPr>
        <w:t>Author contributions</w:t>
      </w:r>
    </w:p>
    <w:p w14:paraId="03ACC920" w14:textId="172C7CD9" w:rsidR="00774D67" w:rsidRPr="00774D67" w:rsidRDefault="00303F2D" w:rsidP="001B21C7">
      <w:pPr>
        <w:spacing w:line="360" w:lineRule="auto"/>
      </w:pPr>
      <w:r>
        <w:t xml:space="preserve">EAP coordinated all leaf physiological measurements, conducted data analysis, wrote the first draft of the manuscript, and </w:t>
      </w:r>
    </w:p>
    <w:p w14:paraId="7644E0A0" w14:textId="77777777" w:rsidR="00774D67" w:rsidRPr="00774D67" w:rsidRDefault="00774D67" w:rsidP="001B21C7">
      <w:pPr>
        <w:spacing w:line="360" w:lineRule="auto"/>
      </w:pPr>
    </w:p>
    <w:p w14:paraId="4E523BAD" w14:textId="77777777" w:rsidR="00774D67" w:rsidRDefault="00774D67" w:rsidP="00774D67">
      <w:pPr>
        <w:spacing w:line="480" w:lineRule="auto"/>
      </w:pPr>
      <w:r>
        <w:rPr>
          <w:b/>
          <w:bCs/>
        </w:rPr>
        <w:t>Data Availability Statement</w:t>
      </w:r>
    </w:p>
    <w:p w14:paraId="6CB735A2" w14:textId="7D02F32F" w:rsidR="00774D67" w:rsidRPr="00774D67" w:rsidRDefault="00774D67" w:rsidP="00774D67">
      <w:pPr>
        <w:spacing w:line="480" w:lineRule="auto"/>
      </w:pPr>
      <w:r>
        <w:t xml:space="preserve">All statistical analyses and plots were created in R version 4.1.1.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37D7A232" w14:textId="5B5E623A" w:rsidR="00F76F37" w:rsidRPr="00F76F37" w:rsidRDefault="00772287" w:rsidP="00F76F37">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F76F37" w:rsidRPr="00F76F37">
        <w:rPr>
          <w:rFonts w:cs="Times New Roman"/>
          <w:noProof/>
        </w:rPr>
        <w:t xml:space="preserve">Bates, D., Mächler, M., Bolker, B., &amp; Walker, S. (2015). Fitting linear mixed-effects models using lme4. </w:t>
      </w:r>
      <w:r w:rsidR="00F76F37" w:rsidRPr="00F76F37">
        <w:rPr>
          <w:rFonts w:cs="Times New Roman"/>
          <w:i/>
          <w:iCs/>
          <w:noProof/>
        </w:rPr>
        <w:t>Journal of Statistical Software</w:t>
      </w:r>
      <w:r w:rsidR="00F76F37" w:rsidRPr="00F76F37">
        <w:rPr>
          <w:rFonts w:cs="Times New Roman"/>
          <w:noProof/>
        </w:rPr>
        <w:t xml:space="preserve">, </w:t>
      </w:r>
      <w:r w:rsidR="00F76F37" w:rsidRPr="00F76F37">
        <w:rPr>
          <w:rFonts w:cs="Times New Roman"/>
          <w:i/>
          <w:iCs/>
          <w:noProof/>
        </w:rPr>
        <w:t>67</w:t>
      </w:r>
      <w:r w:rsidR="00F76F37" w:rsidRPr="00F76F37">
        <w:rPr>
          <w:rFonts w:cs="Times New Roman"/>
          <w:noProof/>
        </w:rPr>
        <w:t>(1), 1–48. https://doi.org/10.18637/jss.v067.i01</w:t>
      </w:r>
    </w:p>
    <w:p w14:paraId="6676287C"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Brix, H. (1971). Effects of nitrogen fertilization on photosynthesis and respiration in Douglas-fir. </w:t>
      </w:r>
      <w:r w:rsidRPr="00F76F37">
        <w:rPr>
          <w:rFonts w:cs="Times New Roman"/>
          <w:i/>
          <w:iCs/>
          <w:noProof/>
        </w:rPr>
        <w:t>Forest Science</w:t>
      </w:r>
      <w:r w:rsidRPr="00F76F37">
        <w:rPr>
          <w:rFonts w:cs="Times New Roman"/>
          <w:noProof/>
        </w:rPr>
        <w:t xml:space="preserve">, </w:t>
      </w:r>
      <w:r w:rsidRPr="00F76F37">
        <w:rPr>
          <w:rFonts w:cs="Times New Roman"/>
          <w:i/>
          <w:iCs/>
          <w:noProof/>
        </w:rPr>
        <w:t>17</w:t>
      </w:r>
      <w:r w:rsidRPr="00F76F37">
        <w:rPr>
          <w:rFonts w:cs="Times New Roman"/>
          <w:noProof/>
        </w:rPr>
        <w:t>(4), 407–414.</w:t>
      </w:r>
    </w:p>
    <w:p w14:paraId="5DFC1275"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Brzostek, E. R., Fisher, J. B., &amp; Phillips, R. P. (2014). Modeling the carbon cost of plant nitrogen acquisition: Mycorrhizal trade-offs and multipath resistance uptake improve predictions of retranslocation. </w:t>
      </w:r>
      <w:r w:rsidRPr="00F76F37">
        <w:rPr>
          <w:rFonts w:cs="Times New Roman"/>
          <w:i/>
          <w:iCs/>
          <w:noProof/>
        </w:rPr>
        <w:t>Journal of Geophysical Research: Biogeosciences</w:t>
      </w:r>
      <w:r w:rsidRPr="00F76F37">
        <w:rPr>
          <w:rFonts w:cs="Times New Roman"/>
          <w:noProof/>
        </w:rPr>
        <w:t xml:space="preserve">, </w:t>
      </w:r>
      <w:r w:rsidRPr="00F76F37">
        <w:rPr>
          <w:rFonts w:cs="Times New Roman"/>
          <w:i/>
          <w:iCs/>
          <w:noProof/>
        </w:rPr>
        <w:t>119</w:t>
      </w:r>
      <w:r w:rsidRPr="00F76F37">
        <w:rPr>
          <w:rFonts w:cs="Times New Roman"/>
          <w:noProof/>
        </w:rPr>
        <w:t>, 1684–1697. https://doi.org/10.1002/2014JG002660.Received</w:t>
      </w:r>
    </w:p>
    <w:p w14:paraId="2A5D048C"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Dong, N., Prentice, I. C., Evans, B. J., Caddy-Retalic, S., Lowe, A. J., &amp; Wright, I. J. (2017). Leaf nitrogen from first principles: field evidence for adaptive variation with climate. </w:t>
      </w:r>
      <w:r w:rsidRPr="00F76F37">
        <w:rPr>
          <w:rFonts w:cs="Times New Roman"/>
          <w:i/>
          <w:iCs/>
          <w:noProof/>
        </w:rPr>
        <w:t>Biogeosciences</w:t>
      </w:r>
      <w:r w:rsidRPr="00F76F37">
        <w:rPr>
          <w:rFonts w:cs="Times New Roman"/>
          <w:noProof/>
        </w:rPr>
        <w:t xml:space="preserve">, </w:t>
      </w:r>
      <w:r w:rsidRPr="00F76F37">
        <w:rPr>
          <w:rFonts w:cs="Times New Roman"/>
          <w:i/>
          <w:iCs/>
          <w:noProof/>
        </w:rPr>
        <w:t>14</w:t>
      </w:r>
      <w:r w:rsidRPr="00F76F37">
        <w:rPr>
          <w:rFonts w:cs="Times New Roman"/>
          <w:noProof/>
        </w:rPr>
        <w:t>(2), 481–495. https://doi.org/10.5194/bg-14-481-2017</w:t>
      </w:r>
    </w:p>
    <w:p w14:paraId="4D8433DE"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Dong, N., Prentice, I. C., Wright, I. J., Evans, B. J., Togashi, H. F., Caddy-Retalic, S., McInerney, F. A., Sparrow, B., Leitch, E., &amp; Lowe, A. J. (2020). Components of leaf‐trait variation along environmental gradients. </w:t>
      </w:r>
      <w:r w:rsidRPr="00F76F37">
        <w:rPr>
          <w:rFonts w:cs="Times New Roman"/>
          <w:i/>
          <w:iCs/>
          <w:noProof/>
        </w:rPr>
        <w:t>New Phytologist</w:t>
      </w:r>
      <w:r w:rsidRPr="00F76F37">
        <w:rPr>
          <w:rFonts w:cs="Times New Roman"/>
          <w:noProof/>
        </w:rPr>
        <w:t xml:space="preserve">, </w:t>
      </w:r>
      <w:r w:rsidRPr="00F76F37">
        <w:rPr>
          <w:rFonts w:cs="Times New Roman"/>
          <w:i/>
          <w:iCs/>
          <w:noProof/>
        </w:rPr>
        <w:t>228</w:t>
      </w:r>
      <w:r w:rsidRPr="00F76F37">
        <w:rPr>
          <w:rFonts w:cs="Times New Roman"/>
          <w:noProof/>
        </w:rPr>
        <w:t>(1), 82–94. https://doi.org/10.1111/nph.16558</w:t>
      </w:r>
    </w:p>
    <w:p w14:paraId="63C6B0A6"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Duursma, R. (2015). Plantecophys - An R package for analyzing and modelling leaf gas exchange data. </w:t>
      </w:r>
      <w:r w:rsidRPr="00F76F37">
        <w:rPr>
          <w:rFonts w:cs="Times New Roman"/>
          <w:i/>
          <w:iCs/>
          <w:noProof/>
        </w:rPr>
        <w:t>PLos ONE</w:t>
      </w:r>
      <w:r w:rsidRPr="00F76F37">
        <w:rPr>
          <w:rFonts w:cs="Times New Roman"/>
          <w:noProof/>
        </w:rPr>
        <w:t xml:space="preserve">, </w:t>
      </w:r>
      <w:r w:rsidRPr="00F76F37">
        <w:rPr>
          <w:rFonts w:cs="Times New Roman"/>
          <w:i/>
          <w:iCs/>
          <w:noProof/>
        </w:rPr>
        <w:t>10</w:t>
      </w:r>
      <w:r w:rsidRPr="00F76F37">
        <w:rPr>
          <w:rFonts w:cs="Times New Roman"/>
          <w:noProof/>
        </w:rPr>
        <w:t>(11), e0143346. https://doi.org/10.1371/journal.pone.0143346&gt;</w:t>
      </w:r>
    </w:p>
    <w:p w14:paraId="5873CAD0"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Evans, J. R. (1989). Photosynthesis and nitrogen relationships in leaves of C3 plants. </w:t>
      </w:r>
      <w:r w:rsidRPr="00F76F37">
        <w:rPr>
          <w:rFonts w:cs="Times New Roman"/>
          <w:i/>
          <w:iCs/>
          <w:noProof/>
        </w:rPr>
        <w:t>Oecologia</w:t>
      </w:r>
      <w:r w:rsidRPr="00F76F37">
        <w:rPr>
          <w:rFonts w:cs="Times New Roman"/>
          <w:noProof/>
        </w:rPr>
        <w:t xml:space="preserve">, </w:t>
      </w:r>
      <w:r w:rsidRPr="00F76F37">
        <w:rPr>
          <w:rFonts w:cs="Times New Roman"/>
          <w:i/>
          <w:iCs/>
          <w:noProof/>
        </w:rPr>
        <w:t>78</w:t>
      </w:r>
      <w:r w:rsidRPr="00F76F37">
        <w:rPr>
          <w:rFonts w:cs="Times New Roman"/>
          <w:noProof/>
        </w:rPr>
        <w:t>(1), 9–19. https://doi.org/10.1007/BF00377192</w:t>
      </w:r>
    </w:p>
    <w:p w14:paraId="6D3866BA"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Farquhar, G. D., von Caemmerer, S., &amp; Berry, J. A. (1980). A biochemical model of photosynthetic CO</w:t>
      </w:r>
      <w:r w:rsidRPr="00F76F37">
        <w:rPr>
          <w:rFonts w:cs="Times New Roman"/>
          <w:i/>
          <w:iCs/>
          <w:noProof/>
        </w:rPr>
        <w:t>2</w:t>
      </w:r>
      <w:r w:rsidRPr="00F76F37">
        <w:rPr>
          <w:rFonts w:cs="Times New Roman"/>
          <w:noProof/>
        </w:rPr>
        <w:t xml:space="preserve"> assimilation in leaves of C3 species. </w:t>
      </w:r>
      <w:r w:rsidRPr="00F76F37">
        <w:rPr>
          <w:rFonts w:cs="Times New Roman"/>
          <w:i/>
          <w:iCs/>
          <w:noProof/>
        </w:rPr>
        <w:t>Planta</w:t>
      </w:r>
      <w:r w:rsidRPr="00F76F37">
        <w:rPr>
          <w:rFonts w:cs="Times New Roman"/>
          <w:noProof/>
        </w:rPr>
        <w:t xml:space="preserve">, </w:t>
      </w:r>
      <w:r w:rsidRPr="00F76F37">
        <w:rPr>
          <w:rFonts w:cs="Times New Roman"/>
          <w:i/>
          <w:iCs/>
          <w:noProof/>
        </w:rPr>
        <w:t>149</w:t>
      </w:r>
      <w:r w:rsidRPr="00F76F37">
        <w:rPr>
          <w:rFonts w:cs="Times New Roman"/>
          <w:noProof/>
        </w:rPr>
        <w:t>(1), 78–90. https://doi.org/10.1007/BF00386231</w:t>
      </w:r>
    </w:p>
    <w:p w14:paraId="27C9CD41"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F76F37">
        <w:rPr>
          <w:rFonts w:cs="Times New Roman"/>
          <w:i/>
          <w:iCs/>
          <w:noProof/>
        </w:rPr>
        <w:t>Nature Ecology &amp; Evolution</w:t>
      </w:r>
      <w:r w:rsidRPr="00F76F37">
        <w:rPr>
          <w:rFonts w:cs="Times New Roman"/>
          <w:noProof/>
        </w:rPr>
        <w:t xml:space="preserve">, </w:t>
      </w:r>
      <w:r w:rsidRPr="00F76F37">
        <w:rPr>
          <w:rFonts w:cs="Times New Roman"/>
          <w:i/>
          <w:iCs/>
          <w:noProof/>
        </w:rPr>
        <w:t>3</w:t>
      </w:r>
      <w:r w:rsidRPr="00F76F37">
        <w:rPr>
          <w:rFonts w:cs="Times New Roman"/>
          <w:noProof/>
        </w:rPr>
        <w:t>(3), 400–406. https://doi.org/10.1038/s41559-018-0790-1</w:t>
      </w:r>
    </w:p>
    <w:p w14:paraId="03D40ECF"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lastRenderedPageBreak/>
        <w:t xml:space="preserve">Fox, J., &amp; Weisberg, S. (2019). </w:t>
      </w:r>
      <w:r w:rsidRPr="00F76F37">
        <w:rPr>
          <w:rFonts w:cs="Times New Roman"/>
          <w:i/>
          <w:iCs/>
          <w:noProof/>
        </w:rPr>
        <w:t>An R companion to applied regression</w:t>
      </w:r>
      <w:r w:rsidRPr="00F76F37">
        <w:rPr>
          <w:rFonts w:cs="Times New Roman"/>
          <w:noProof/>
        </w:rPr>
        <w:t xml:space="preserve"> (Third edit). Sage. https://socialsciences.mcmaster.ca/jfox/Books/Companion/</w:t>
      </w:r>
    </w:p>
    <w:p w14:paraId="7948C6A8"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F76F37">
        <w:rPr>
          <w:rFonts w:cs="Times New Roman"/>
          <w:i/>
          <w:iCs/>
          <w:noProof/>
        </w:rPr>
        <w:t>Proceedings of the National Academy of Sciences</w:t>
      </w:r>
      <w:r w:rsidRPr="00F76F37">
        <w:rPr>
          <w:rFonts w:cs="Times New Roman"/>
          <w:noProof/>
        </w:rPr>
        <w:t xml:space="preserve">, </w:t>
      </w:r>
      <w:r w:rsidRPr="00F76F37">
        <w:rPr>
          <w:rFonts w:cs="Times New Roman"/>
          <w:i/>
          <w:iCs/>
          <w:noProof/>
        </w:rPr>
        <w:t>113</w:t>
      </w:r>
      <w:r w:rsidRPr="00F76F37">
        <w:rPr>
          <w:rFonts w:cs="Times New Roman"/>
          <w:noProof/>
        </w:rPr>
        <w:t>(14), 3832–3837. https://doi.org/10.1073/pnas.1520282113</w:t>
      </w:r>
    </w:p>
    <w:p w14:paraId="77FA025B"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Hoagland, D. R., &amp; Arnon, D. I. (1950). The water-culture method for growing plants without soil. </w:t>
      </w:r>
      <w:r w:rsidRPr="00F76F37">
        <w:rPr>
          <w:rFonts w:cs="Times New Roman"/>
          <w:i/>
          <w:iCs/>
          <w:noProof/>
        </w:rPr>
        <w:t>California Agricultural Experiment Station: 347</w:t>
      </w:r>
      <w:r w:rsidRPr="00F76F37">
        <w:rPr>
          <w:rFonts w:cs="Times New Roman"/>
          <w:noProof/>
        </w:rPr>
        <w:t xml:space="preserve">, </w:t>
      </w:r>
      <w:r w:rsidRPr="00F76F37">
        <w:rPr>
          <w:rFonts w:cs="Times New Roman"/>
          <w:i/>
          <w:iCs/>
          <w:noProof/>
        </w:rPr>
        <w:t>347</w:t>
      </w:r>
      <w:r w:rsidRPr="00F76F37">
        <w:rPr>
          <w:rFonts w:cs="Times New Roman"/>
          <w:noProof/>
        </w:rPr>
        <w:t>(2), 1–32.</w:t>
      </w:r>
    </w:p>
    <w:p w14:paraId="4D39497B"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Katabuchi, M. (2015). LeafArea: An R package for rapid digital analysis of leaf area. </w:t>
      </w:r>
      <w:r w:rsidRPr="00F76F37">
        <w:rPr>
          <w:rFonts w:cs="Times New Roman"/>
          <w:i/>
          <w:iCs/>
          <w:noProof/>
        </w:rPr>
        <w:t>Ecological Research</w:t>
      </w:r>
      <w:r w:rsidRPr="00F76F37">
        <w:rPr>
          <w:rFonts w:cs="Times New Roman"/>
          <w:noProof/>
        </w:rPr>
        <w:t xml:space="preserve">, </w:t>
      </w:r>
      <w:r w:rsidRPr="00F76F37">
        <w:rPr>
          <w:rFonts w:cs="Times New Roman"/>
          <w:i/>
          <w:iCs/>
          <w:noProof/>
        </w:rPr>
        <w:t>30</w:t>
      </w:r>
      <w:r w:rsidRPr="00F76F37">
        <w:rPr>
          <w:rFonts w:cs="Times New Roman"/>
          <w:noProof/>
        </w:rPr>
        <w:t>(6), 1073–1077.</w:t>
      </w:r>
    </w:p>
    <w:p w14:paraId="29C4C73B"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Kattge, J., &amp; Knorr, W. (2007). Temperature acclimation in a biochemical model of photosynthesis: a reanalysis of data from 36 species. </w:t>
      </w:r>
      <w:r w:rsidRPr="00F76F37">
        <w:rPr>
          <w:rFonts w:cs="Times New Roman"/>
          <w:i/>
          <w:iCs/>
          <w:noProof/>
        </w:rPr>
        <w:t>Plant, Cell &amp; Environment</w:t>
      </w:r>
      <w:r w:rsidRPr="00F76F37">
        <w:rPr>
          <w:rFonts w:cs="Times New Roman"/>
          <w:noProof/>
        </w:rPr>
        <w:t xml:space="preserve">, </w:t>
      </w:r>
      <w:r w:rsidRPr="00F76F37">
        <w:rPr>
          <w:rFonts w:cs="Times New Roman"/>
          <w:i/>
          <w:iCs/>
          <w:noProof/>
        </w:rPr>
        <w:t>30</w:t>
      </w:r>
      <w:r w:rsidRPr="00F76F37">
        <w:rPr>
          <w:rFonts w:cs="Times New Roman"/>
          <w:noProof/>
        </w:rPr>
        <w:t>(9), 1176–1190. https://doi.org/10.1111/j.1365-3040.2007.01690.x</w:t>
      </w:r>
    </w:p>
    <w:p w14:paraId="7D1BEA36"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Kenward, M. G., &amp; Roger, J. H. (1997). Small sample inference for fixed effects from restricted maximum likelihood. </w:t>
      </w:r>
      <w:r w:rsidRPr="00F76F37">
        <w:rPr>
          <w:rFonts w:cs="Times New Roman"/>
          <w:i/>
          <w:iCs/>
          <w:noProof/>
        </w:rPr>
        <w:t>Biometrics</w:t>
      </w:r>
      <w:r w:rsidRPr="00F76F37">
        <w:rPr>
          <w:rFonts w:cs="Times New Roman"/>
          <w:noProof/>
        </w:rPr>
        <w:t xml:space="preserve">, </w:t>
      </w:r>
      <w:r w:rsidRPr="00F76F37">
        <w:rPr>
          <w:rFonts w:cs="Times New Roman"/>
          <w:i/>
          <w:iCs/>
          <w:noProof/>
        </w:rPr>
        <w:t>53</w:t>
      </w:r>
      <w:r w:rsidRPr="00F76F37">
        <w:rPr>
          <w:rFonts w:cs="Times New Roman"/>
          <w:noProof/>
        </w:rPr>
        <w:t>(3), 983. https://doi.org/10.2307/2533558</w:t>
      </w:r>
    </w:p>
    <w:p w14:paraId="32F51A45"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Lenth, R. (2019). </w:t>
      </w:r>
      <w:r w:rsidRPr="00F76F37">
        <w:rPr>
          <w:rFonts w:cs="Times New Roman"/>
          <w:i/>
          <w:iCs/>
          <w:noProof/>
        </w:rPr>
        <w:t>emmeans: estimated marginal means, aka least-squares means</w:t>
      </w:r>
      <w:r w:rsidRPr="00F76F37">
        <w:rPr>
          <w:rFonts w:cs="Times New Roman"/>
          <w:noProof/>
        </w:rPr>
        <w:t>.</w:t>
      </w:r>
    </w:p>
    <w:p w14:paraId="7FFD9E42"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76F37">
        <w:rPr>
          <w:rFonts w:cs="Times New Roman"/>
          <w:i/>
          <w:iCs/>
          <w:noProof/>
        </w:rPr>
        <w:t>Plant, Cell &amp; Environment</w:t>
      </w:r>
      <w:r w:rsidRPr="00F76F37">
        <w:rPr>
          <w:rFonts w:cs="Times New Roman"/>
          <w:noProof/>
        </w:rPr>
        <w:t xml:space="preserve">, </w:t>
      </w:r>
      <w:r w:rsidRPr="00F76F37">
        <w:rPr>
          <w:rFonts w:cs="Times New Roman"/>
          <w:i/>
          <w:iCs/>
          <w:noProof/>
        </w:rPr>
        <w:t>25</w:t>
      </w:r>
      <w:r w:rsidRPr="00F76F37">
        <w:rPr>
          <w:rFonts w:cs="Times New Roman"/>
          <w:noProof/>
        </w:rPr>
        <w:t>(9), 1167–1179. https://doi.org/10.1046/j.1365-3040.2002.00891.x</w:t>
      </w:r>
    </w:p>
    <w:p w14:paraId="3FAD37F9"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O’Sullivan, O. S., Weerasinghe, K. W. L. K., Evans, J. R., Egerton, J. J. G., Tjoelker, M. G., &amp; Atkin, O. K. (2013). High-resolution temperature responses of leaf respiration in snow gum (</w:t>
      </w:r>
      <w:r w:rsidRPr="00F76F37">
        <w:rPr>
          <w:rFonts w:cs="Times New Roman"/>
          <w:i/>
          <w:iCs/>
          <w:noProof/>
        </w:rPr>
        <w:t>Eucalyptus pauciflora</w:t>
      </w:r>
      <w:r w:rsidRPr="00F76F37">
        <w:rPr>
          <w:rFonts w:cs="Times New Roman"/>
          <w:noProof/>
        </w:rPr>
        <w:t xml:space="preserve">) reveal high-temperature limits to respiratory function. </w:t>
      </w:r>
      <w:r w:rsidRPr="00F76F37">
        <w:rPr>
          <w:rFonts w:cs="Times New Roman"/>
          <w:i/>
          <w:iCs/>
          <w:noProof/>
        </w:rPr>
        <w:t>Plant, Cell &amp; Environment</w:t>
      </w:r>
      <w:r w:rsidRPr="00F76F37">
        <w:rPr>
          <w:rFonts w:cs="Times New Roman"/>
          <w:noProof/>
        </w:rPr>
        <w:t xml:space="preserve">, </w:t>
      </w:r>
      <w:r w:rsidRPr="00F76F37">
        <w:rPr>
          <w:rFonts w:cs="Times New Roman"/>
          <w:i/>
          <w:iCs/>
          <w:noProof/>
        </w:rPr>
        <w:t>36</w:t>
      </w:r>
      <w:r w:rsidRPr="00F76F37">
        <w:rPr>
          <w:rFonts w:cs="Times New Roman"/>
          <w:noProof/>
        </w:rPr>
        <w:t>(7), 1268–1284. https://doi.org/10.1111/pce.12057</w:t>
      </w:r>
    </w:p>
    <w:p w14:paraId="734917CE"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F76F37">
        <w:rPr>
          <w:rFonts w:cs="Times New Roman"/>
          <w:i/>
          <w:iCs/>
          <w:noProof/>
        </w:rPr>
        <w:t>New Phytologist</w:t>
      </w:r>
      <w:r w:rsidRPr="00F76F37">
        <w:rPr>
          <w:rFonts w:cs="Times New Roman"/>
          <w:noProof/>
        </w:rPr>
        <w:t xml:space="preserve">, </w:t>
      </w:r>
      <w:r w:rsidRPr="00F76F37">
        <w:rPr>
          <w:rFonts w:cs="Times New Roman"/>
          <w:i/>
          <w:iCs/>
          <w:noProof/>
        </w:rPr>
        <w:t>228</w:t>
      </w:r>
      <w:r w:rsidRPr="00F76F37">
        <w:rPr>
          <w:rFonts w:cs="Times New Roman"/>
          <w:noProof/>
        </w:rPr>
        <w:t>(1), 121–135. https://doi.org/10.1111/nph.16702</w:t>
      </w:r>
    </w:p>
    <w:p w14:paraId="56233D8F"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lastRenderedPageBreak/>
        <w:t xml:space="preserve">Peng, Y., Bloomfield, K. J., Cernusak, L. A., Domingues, T. F., &amp; Prentice, I. C. (2021). Global climate and nutrient controls of photosynthetic capacity. </w:t>
      </w:r>
      <w:r w:rsidRPr="00F76F37">
        <w:rPr>
          <w:rFonts w:cs="Times New Roman"/>
          <w:i/>
          <w:iCs/>
          <w:noProof/>
        </w:rPr>
        <w:t>Communications Biology</w:t>
      </w:r>
      <w:r w:rsidRPr="00F76F37">
        <w:rPr>
          <w:rFonts w:cs="Times New Roman"/>
          <w:noProof/>
        </w:rPr>
        <w:t xml:space="preserve">, </w:t>
      </w:r>
      <w:r w:rsidRPr="00F76F37">
        <w:rPr>
          <w:rFonts w:cs="Times New Roman"/>
          <w:i/>
          <w:iCs/>
          <w:noProof/>
        </w:rPr>
        <w:t>4</w:t>
      </w:r>
      <w:r w:rsidRPr="00F76F37">
        <w:rPr>
          <w:rFonts w:cs="Times New Roman"/>
          <w:noProof/>
        </w:rPr>
        <w:t>(1), 462. https://doi.org/10.1038/s42003-021-01985-7</w:t>
      </w:r>
    </w:p>
    <w:p w14:paraId="20FD7D61"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F76F37">
        <w:rPr>
          <w:rFonts w:cs="Times New Roman"/>
          <w:i/>
          <w:iCs/>
          <w:noProof/>
        </w:rPr>
        <w:t>Journal of Experimental Botany</w:t>
      </w:r>
      <w:r w:rsidRPr="00F76F37">
        <w:rPr>
          <w:rFonts w:cs="Times New Roman"/>
          <w:noProof/>
        </w:rPr>
        <w:t xml:space="preserve">, </w:t>
      </w:r>
      <w:r w:rsidRPr="00F76F37">
        <w:rPr>
          <w:rFonts w:cs="Times New Roman"/>
          <w:i/>
          <w:iCs/>
          <w:noProof/>
        </w:rPr>
        <w:t>72</w:t>
      </w:r>
      <w:r w:rsidRPr="00F76F37">
        <w:rPr>
          <w:rFonts w:cs="Times New Roman"/>
          <w:noProof/>
        </w:rPr>
        <w:t>(15), 5766–5776. https://doi.org/10.1093/jxb/erab253</w:t>
      </w:r>
    </w:p>
    <w:p w14:paraId="37BFB154"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Poorter, H., Bühler, J., Van Dusschoten, D., Climent, J., &amp; Postma, J. A. (2012). Pot size matters: A meta-analysis of the effects of rooting volume on plant growth. </w:t>
      </w:r>
      <w:r w:rsidRPr="00F76F37">
        <w:rPr>
          <w:rFonts w:cs="Times New Roman"/>
          <w:i/>
          <w:iCs/>
          <w:noProof/>
        </w:rPr>
        <w:t>Functional Plant Biology</w:t>
      </w:r>
      <w:r w:rsidRPr="00F76F37">
        <w:rPr>
          <w:rFonts w:cs="Times New Roman"/>
          <w:noProof/>
        </w:rPr>
        <w:t xml:space="preserve">, </w:t>
      </w:r>
      <w:r w:rsidRPr="00F76F37">
        <w:rPr>
          <w:rFonts w:cs="Times New Roman"/>
          <w:i/>
          <w:iCs/>
          <w:noProof/>
        </w:rPr>
        <w:t>39</w:t>
      </w:r>
      <w:r w:rsidRPr="00F76F37">
        <w:rPr>
          <w:rFonts w:cs="Times New Roman"/>
          <w:noProof/>
        </w:rPr>
        <w:t>(11), 839–850. https://doi.org/10.1071/FP12049</w:t>
      </w:r>
    </w:p>
    <w:p w14:paraId="5002BB1B"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Prentice, I. C., Dong, N., Gleason, S. M., Maire, V., &amp; Wright, I. J. (2014). Balancing the costs of carbon gain and water transport: testing a new theoretical framework for plant functional ecology. </w:t>
      </w:r>
      <w:r w:rsidRPr="00F76F37">
        <w:rPr>
          <w:rFonts w:cs="Times New Roman"/>
          <w:i/>
          <w:iCs/>
          <w:noProof/>
        </w:rPr>
        <w:t>Ecology Letters</w:t>
      </w:r>
      <w:r w:rsidRPr="00F76F37">
        <w:rPr>
          <w:rFonts w:cs="Times New Roman"/>
          <w:noProof/>
        </w:rPr>
        <w:t xml:space="preserve">, </w:t>
      </w:r>
      <w:r w:rsidRPr="00F76F37">
        <w:rPr>
          <w:rFonts w:cs="Times New Roman"/>
          <w:i/>
          <w:iCs/>
          <w:noProof/>
        </w:rPr>
        <w:t>17</w:t>
      </w:r>
      <w:r w:rsidRPr="00F76F37">
        <w:rPr>
          <w:rFonts w:cs="Times New Roman"/>
          <w:noProof/>
        </w:rPr>
        <w:t>(1), 82–91. https://doi.org/10.1111/ele.12211</w:t>
      </w:r>
    </w:p>
    <w:p w14:paraId="13D0E19D"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R Core Team. (2021). </w:t>
      </w:r>
      <w:r w:rsidRPr="00F76F37">
        <w:rPr>
          <w:rFonts w:cs="Times New Roman"/>
          <w:i/>
          <w:iCs/>
          <w:noProof/>
        </w:rPr>
        <w:t>R: A language and environment for statistical computing</w:t>
      </w:r>
      <w:r w:rsidRPr="00F76F37">
        <w:rPr>
          <w:rFonts w:cs="Times New Roman"/>
          <w:noProof/>
        </w:rPr>
        <w:t xml:space="preserve"> (4.1.1). R Foundation for Statistical Computing. https://www.r-project.org/</w:t>
      </w:r>
    </w:p>
    <w:p w14:paraId="4F6BFF9A"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Rogers, A. (2014). The use and misuse of V</w:t>
      </w:r>
      <w:r w:rsidRPr="00F76F37">
        <w:rPr>
          <w:rFonts w:cs="Times New Roman"/>
          <w:noProof/>
          <w:vertAlign w:val="subscript"/>
        </w:rPr>
        <w:t>c,max</w:t>
      </w:r>
      <w:r w:rsidRPr="00F76F37">
        <w:rPr>
          <w:rFonts w:cs="Times New Roman"/>
          <w:noProof/>
        </w:rPr>
        <w:t xml:space="preserve"> in Earth System Models. </w:t>
      </w:r>
      <w:r w:rsidRPr="00F76F37">
        <w:rPr>
          <w:rFonts w:cs="Times New Roman"/>
          <w:i/>
          <w:iCs/>
          <w:noProof/>
        </w:rPr>
        <w:t>Photosynthesis Research</w:t>
      </w:r>
      <w:r w:rsidRPr="00F76F37">
        <w:rPr>
          <w:rFonts w:cs="Times New Roman"/>
          <w:noProof/>
        </w:rPr>
        <w:t xml:space="preserve">, </w:t>
      </w:r>
      <w:r w:rsidRPr="00F76F37">
        <w:rPr>
          <w:rFonts w:cs="Times New Roman"/>
          <w:i/>
          <w:iCs/>
          <w:noProof/>
        </w:rPr>
        <w:t>119</w:t>
      </w:r>
      <w:r w:rsidRPr="00F76F37">
        <w:rPr>
          <w:rFonts w:cs="Times New Roman"/>
          <w:noProof/>
        </w:rPr>
        <w:t>(1–2), 15–29. https://doi.org/10.1007/s11120-013-9818-1</w:t>
      </w:r>
    </w:p>
    <w:p w14:paraId="7D39A04B"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F76F37">
        <w:rPr>
          <w:rFonts w:cs="Times New Roman"/>
          <w:i/>
          <w:iCs/>
          <w:noProof/>
        </w:rPr>
        <w:t>New Phytologist</w:t>
      </w:r>
      <w:r w:rsidRPr="00F76F37">
        <w:rPr>
          <w:rFonts w:cs="Times New Roman"/>
          <w:noProof/>
        </w:rPr>
        <w:t xml:space="preserve">, </w:t>
      </w:r>
      <w:r w:rsidRPr="00F76F37">
        <w:rPr>
          <w:rFonts w:cs="Times New Roman"/>
          <w:i/>
          <w:iCs/>
          <w:noProof/>
        </w:rPr>
        <w:t>213</w:t>
      </w:r>
      <w:r w:rsidRPr="00F76F37">
        <w:rPr>
          <w:rFonts w:cs="Times New Roman"/>
          <w:noProof/>
        </w:rPr>
        <w:t>(1), 22–42. https://doi.org/10.1111/nph.14283</w:t>
      </w:r>
    </w:p>
    <w:p w14:paraId="26C745EC"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Schneider, C. A., Rasband, W. S., &amp; Eliceiri, K. W. (2012). NIH Image to ImageJ: 25 years of image analysis. </w:t>
      </w:r>
      <w:r w:rsidRPr="00F76F37">
        <w:rPr>
          <w:rFonts w:cs="Times New Roman"/>
          <w:i/>
          <w:iCs/>
          <w:noProof/>
        </w:rPr>
        <w:t>Nature Methods</w:t>
      </w:r>
      <w:r w:rsidRPr="00F76F37">
        <w:rPr>
          <w:rFonts w:cs="Times New Roman"/>
          <w:noProof/>
        </w:rPr>
        <w:t xml:space="preserve">, </w:t>
      </w:r>
      <w:r w:rsidRPr="00F76F37">
        <w:rPr>
          <w:rFonts w:cs="Times New Roman"/>
          <w:i/>
          <w:iCs/>
          <w:noProof/>
        </w:rPr>
        <w:t>9</w:t>
      </w:r>
      <w:r w:rsidRPr="00F76F37">
        <w:rPr>
          <w:rFonts w:cs="Times New Roman"/>
          <w:noProof/>
        </w:rPr>
        <w:t>(7), 671–675. https://doi.org/10.1038/nmeth.2089</w:t>
      </w:r>
    </w:p>
    <w:p w14:paraId="45D23F22"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Smith, N. G., &amp; Dukes, J. S. (2013). Plant respiration and photosynthesis in global-scale models: Incorporating acclimation to temperature and CO</w:t>
      </w:r>
      <w:r w:rsidRPr="00F76F37">
        <w:rPr>
          <w:rFonts w:cs="Times New Roman"/>
          <w:noProof/>
          <w:vertAlign w:val="subscript"/>
        </w:rPr>
        <w:t>2</w:t>
      </w:r>
      <w:r w:rsidRPr="00F76F37">
        <w:rPr>
          <w:rFonts w:cs="Times New Roman"/>
          <w:noProof/>
        </w:rPr>
        <w:t xml:space="preserve">. </w:t>
      </w:r>
      <w:r w:rsidRPr="00F76F37">
        <w:rPr>
          <w:rFonts w:cs="Times New Roman"/>
          <w:i/>
          <w:iCs/>
          <w:noProof/>
        </w:rPr>
        <w:t>Global Change Biology</w:t>
      </w:r>
      <w:r w:rsidRPr="00F76F37">
        <w:rPr>
          <w:rFonts w:cs="Times New Roman"/>
          <w:noProof/>
        </w:rPr>
        <w:t xml:space="preserve">, </w:t>
      </w:r>
      <w:r w:rsidRPr="00F76F37">
        <w:rPr>
          <w:rFonts w:cs="Times New Roman"/>
          <w:i/>
          <w:iCs/>
          <w:noProof/>
        </w:rPr>
        <w:t>19</w:t>
      </w:r>
      <w:r w:rsidRPr="00F76F37">
        <w:rPr>
          <w:rFonts w:cs="Times New Roman"/>
          <w:noProof/>
        </w:rPr>
        <w:t>(1), 45–63. https://doi.org/10.1111/j.1365-2486.2012.02797.x</w:t>
      </w:r>
    </w:p>
    <w:p w14:paraId="2DCCD15F"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F76F37">
        <w:rPr>
          <w:rFonts w:cs="Times New Roman"/>
          <w:i/>
          <w:iCs/>
          <w:noProof/>
        </w:rPr>
        <w:t>Ecology Letters</w:t>
      </w:r>
      <w:r w:rsidRPr="00F76F37">
        <w:rPr>
          <w:rFonts w:cs="Times New Roman"/>
          <w:noProof/>
        </w:rPr>
        <w:t xml:space="preserve">, </w:t>
      </w:r>
      <w:r w:rsidRPr="00F76F37">
        <w:rPr>
          <w:rFonts w:cs="Times New Roman"/>
          <w:i/>
          <w:iCs/>
          <w:noProof/>
        </w:rPr>
        <w:lastRenderedPageBreak/>
        <w:t>22</w:t>
      </w:r>
      <w:r w:rsidRPr="00F76F37">
        <w:rPr>
          <w:rFonts w:cs="Times New Roman"/>
          <w:noProof/>
        </w:rPr>
        <w:t>(3), 506–517. https://doi.org/10.1111/ele.13210</w:t>
      </w:r>
    </w:p>
    <w:p w14:paraId="2588F112"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Terrer, C., Vicca, S., Stöcker, B. D., Hungate, B. A., Phillips, R. P., Reich, P. B., Finzi, A. C., &amp; Prentice, I. C. (2018). Ecosystem responses to elevated CO</w:t>
      </w:r>
      <w:r w:rsidRPr="00F76F37">
        <w:rPr>
          <w:rFonts w:cs="Times New Roman"/>
          <w:noProof/>
          <w:vertAlign w:val="subscript"/>
        </w:rPr>
        <w:t>2</w:t>
      </w:r>
      <w:r w:rsidRPr="00F76F37">
        <w:rPr>
          <w:rFonts w:cs="Times New Roman"/>
          <w:noProof/>
        </w:rPr>
        <w:t xml:space="preserve"> governed by plant–soil interactions and the cost of nitrogen acquisition. </w:t>
      </w:r>
      <w:r w:rsidRPr="00F76F37">
        <w:rPr>
          <w:rFonts w:cs="Times New Roman"/>
          <w:i/>
          <w:iCs/>
          <w:noProof/>
        </w:rPr>
        <w:t>New Phytologist</w:t>
      </w:r>
      <w:r w:rsidRPr="00F76F37">
        <w:rPr>
          <w:rFonts w:cs="Times New Roman"/>
          <w:noProof/>
        </w:rPr>
        <w:t xml:space="preserve">, </w:t>
      </w:r>
      <w:r w:rsidRPr="00F76F37">
        <w:rPr>
          <w:rFonts w:cs="Times New Roman"/>
          <w:i/>
          <w:iCs/>
          <w:noProof/>
        </w:rPr>
        <w:t>217</w:t>
      </w:r>
      <w:r w:rsidRPr="00F76F37">
        <w:rPr>
          <w:rFonts w:cs="Times New Roman"/>
          <w:noProof/>
        </w:rPr>
        <w:t>(2), 507–522. https://doi.org/10.1111/nph.14872</w:t>
      </w:r>
    </w:p>
    <w:p w14:paraId="119504ED"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Wang, H., Prentice, I. C., Keenan, T. F., Davis, T. W., Wright, I. J., Cornwell, W. K., Evans, B. J., &amp; Peng, C. (2017). Towards a universal model for carbon dioxide uptake by plants. </w:t>
      </w:r>
      <w:r w:rsidRPr="00F76F37">
        <w:rPr>
          <w:rFonts w:cs="Times New Roman"/>
          <w:i/>
          <w:iCs/>
          <w:noProof/>
        </w:rPr>
        <w:t>Nature Plants</w:t>
      </w:r>
      <w:r w:rsidRPr="00F76F37">
        <w:rPr>
          <w:rFonts w:cs="Times New Roman"/>
          <w:noProof/>
        </w:rPr>
        <w:t xml:space="preserve">, </w:t>
      </w:r>
      <w:r w:rsidRPr="00F76F37">
        <w:rPr>
          <w:rFonts w:cs="Times New Roman"/>
          <w:i/>
          <w:iCs/>
          <w:noProof/>
        </w:rPr>
        <w:t>3</w:t>
      </w:r>
      <w:r w:rsidRPr="00F76F37">
        <w:rPr>
          <w:rFonts w:cs="Times New Roman"/>
          <w:noProof/>
        </w:rPr>
        <w:t>(9), 734–741. https://doi.org/10.1038/s41477-017-0006-8</w:t>
      </w:r>
    </w:p>
    <w:p w14:paraId="1CEAB338" w14:textId="77777777" w:rsidR="00F76F37" w:rsidRPr="00F76F37" w:rsidRDefault="00F76F37" w:rsidP="00F76F37">
      <w:pPr>
        <w:widowControl w:val="0"/>
        <w:autoSpaceDE w:val="0"/>
        <w:autoSpaceDN w:val="0"/>
        <w:adjustRightInd w:val="0"/>
        <w:spacing w:line="360" w:lineRule="auto"/>
        <w:ind w:left="480" w:hanging="480"/>
        <w:rPr>
          <w:rFonts w:cs="Times New Roman"/>
          <w:noProof/>
        </w:rPr>
      </w:pPr>
      <w:r w:rsidRPr="00F76F37">
        <w:rPr>
          <w:rFonts w:cs="Times New Roman"/>
          <w:noProof/>
        </w:rPr>
        <w:t xml:space="preserve">Wright, I. J., Reich, P. B., &amp; Westoby, M. (2003). Least-cost input mixtures of water and nitrogen for photosynthesis. </w:t>
      </w:r>
      <w:r w:rsidRPr="00F76F37">
        <w:rPr>
          <w:rFonts w:cs="Times New Roman"/>
          <w:i/>
          <w:iCs/>
          <w:noProof/>
        </w:rPr>
        <w:t>The American Naturalist</w:t>
      </w:r>
      <w:r w:rsidRPr="00F76F37">
        <w:rPr>
          <w:rFonts w:cs="Times New Roman"/>
          <w:noProof/>
        </w:rPr>
        <w:t xml:space="preserve">, </w:t>
      </w:r>
      <w:r w:rsidRPr="00F76F37">
        <w:rPr>
          <w:rFonts w:cs="Times New Roman"/>
          <w:i/>
          <w:iCs/>
          <w:noProof/>
        </w:rPr>
        <w:t>161</w:t>
      </w:r>
      <w:r w:rsidRPr="00F76F37">
        <w:rPr>
          <w:rFonts w:cs="Times New Roman"/>
          <w:noProof/>
        </w:rPr>
        <w:t>(1), 98–111. https://doi.org/0003-0147/2003/16101-010387</w:t>
      </w:r>
    </w:p>
    <w:p w14:paraId="66976A81" w14:textId="72EA2AE1" w:rsidR="00772287" w:rsidRPr="00754725" w:rsidRDefault="00772287" w:rsidP="00F76F37">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3T13:42:00Z" w:initials="PEA">
    <w:p w14:paraId="003F850E" w14:textId="21788E2C" w:rsidR="00BC7961"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534BFA">
        <w:t xml:space="preserve"> </w:t>
      </w:r>
    </w:p>
  </w:comment>
  <w:comment w:id="1" w:author="Perkowski, Evan A" w:date="2022-05-13T13:58:00Z" w:initials="PEA">
    <w:p w14:paraId="6B8C11A7" w14:textId="025C6843" w:rsidR="005A7A45" w:rsidRDefault="005A7A45">
      <w:pPr>
        <w:pStyle w:val="CommentText"/>
      </w:pPr>
      <w:r>
        <w:rPr>
          <w:rStyle w:val="CommentReference"/>
        </w:rPr>
        <w:annotationRef/>
      </w:r>
      <w:r>
        <w:t xml:space="preserve">Joseph, could you </w:t>
      </w:r>
      <w:r w:rsidR="00534BFA">
        <w:t>verify</w:t>
      </w:r>
      <w:r>
        <w:t xml:space="preserve"> whether you had</w:t>
      </w:r>
      <w:r w:rsidR="007B12CC">
        <w:t xml:space="preserve"> diluted the concentrated bleach to a</w:t>
      </w:r>
      <w:r w:rsidR="00534BFA">
        <w:t xml:space="preserve"> </w:t>
      </w:r>
      <w:proofErr w:type="gramStart"/>
      <w:r w:rsidR="00534BFA">
        <w:t>20,000 ppm</w:t>
      </w:r>
      <w:proofErr w:type="gramEnd"/>
      <w:r w:rsidR="00534BFA">
        <w:t xml:space="preserve"> bleach</w:t>
      </w:r>
      <w:r w:rsidR="007B12CC">
        <w:t xml:space="preserve"> (i.e. sodium hypochlorite)</w:t>
      </w:r>
      <w:r w:rsidR="00534BFA">
        <w:t xml:space="preserve"> solution</w:t>
      </w:r>
      <w:r w:rsidR="007B12CC">
        <w:t xml:space="preserve">, or if you had diluted the concentrated bleach to a 20,000 ppm chlorine solution? I only ask because I couldn’t identify a </w:t>
      </w:r>
      <w:proofErr w:type="gramStart"/>
      <w:r w:rsidR="007B12CC">
        <w:t>20,000 ppm</w:t>
      </w:r>
      <w:proofErr w:type="gramEnd"/>
      <w:r w:rsidR="007B12CC">
        <w:t xml:space="preserve"> bleach dilution as a recommended seed surface sterilization in the papers cited in the thesis.</w:t>
      </w:r>
    </w:p>
  </w:comment>
  <w:comment w:id="2" w:author="Perkowski, Evan A" w:date="2022-04-28T12:27:00Z" w:initials="PEA">
    <w:p w14:paraId="6D422C36" w14:textId="467E7AED" w:rsidR="00EE5B74" w:rsidRDefault="00EE5B74">
      <w:pPr>
        <w:pStyle w:val="CommentText"/>
      </w:pPr>
      <w:r>
        <w:rPr>
          <w:rStyle w:val="CommentReference"/>
        </w:rPr>
        <w:annotationRef/>
      </w:r>
      <w:r w:rsidR="007B12CC">
        <w:rPr>
          <w:rStyle w:val="CommentReference"/>
        </w:rPr>
        <w:t>Is this correct?</w:t>
      </w:r>
    </w:p>
  </w:comment>
  <w:comment w:id="3" w:author="Perkowski, Evan A" w:date="2022-05-03T12:35:00Z" w:initials="PEA">
    <w:p w14:paraId="7F8A6738" w14:textId="36DACDFD" w:rsidR="009F0F34" w:rsidRDefault="009F0F34">
      <w:pPr>
        <w:pStyle w:val="CommentText"/>
      </w:pPr>
      <w:r>
        <w:rPr>
          <w:rStyle w:val="CommentReference"/>
        </w:rPr>
        <w:annotationRef/>
      </w:r>
      <w:r>
        <w:t xml:space="preserve">Dark respiration </w:t>
      </w:r>
      <w:proofErr w:type="spellStart"/>
      <w:r>
        <w:t>Tleaf</w:t>
      </w:r>
      <w:proofErr w:type="spellEnd"/>
      <w:r>
        <w:t xml:space="preserve"> values are different from </w:t>
      </w:r>
      <w:proofErr w:type="spellStart"/>
      <w:r>
        <w:t>Tleaf</w:t>
      </w:r>
      <w:proofErr w:type="spellEnd"/>
      <w:r>
        <w:t xml:space="preserve"> values in the </w:t>
      </w:r>
      <w:r w:rsidR="00D9075F">
        <w:t>A/Ci curve. Should Rd be standardized to the temperature of the A/Ci curve, rather than 25degC? I know there is utility in standardizing Rd for the actual trait estimate, but I’m not sure which temperature estimate is most appropriate for curve fitting</w:t>
      </w:r>
    </w:p>
  </w:comment>
  <w:comment w:id="4" w:author="Perkowski, Evan A" w:date="2022-05-13T14:33:00Z" w:initials="PEA">
    <w:p w14:paraId="09BF8DC8" w14:textId="3EC9E3E8" w:rsidR="007755C4" w:rsidRDefault="007755C4">
      <w:pPr>
        <w:pStyle w:val="CommentText"/>
      </w:pPr>
      <w:r>
        <w:rPr>
          <w:rStyle w:val="CommentReference"/>
        </w:rPr>
        <w:annotationRef/>
      </w:r>
      <w:r>
        <w:t>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3F850E" w15:done="0"/>
  <w15:commentEx w15:paraId="6B8C11A7" w15:done="0"/>
  <w15:commentEx w15:paraId="6D422C36" w15:done="0"/>
  <w15:commentEx w15:paraId="7F8A6738" w15:done="0"/>
  <w15:commentEx w15:paraId="09BF8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8DEDC" w16cex:dateUtc="2022-05-13T18:42:00Z"/>
  <w16cex:commentExtensible w16cex:durableId="2628E268" w16cex:dateUtc="2022-05-13T18:58:00Z"/>
  <w16cex:commentExtensible w16cex:durableId="261506B0" w16cex:dateUtc="2022-04-28T17:27:00Z"/>
  <w16cex:commentExtensible w16cex:durableId="261BA009" w16cex:dateUtc="2022-05-03T17:35:00Z"/>
  <w16cex:commentExtensible w16cex:durableId="2628EA9E" w16cex:dateUtc="2022-05-13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3F850E" w16cid:durableId="2628DEDC"/>
  <w16cid:commentId w16cid:paraId="6B8C11A7" w16cid:durableId="2628E268"/>
  <w16cid:commentId w16cid:paraId="6D422C36" w16cid:durableId="261506B0"/>
  <w16cid:commentId w16cid:paraId="7F8A6738" w16cid:durableId="261BA009"/>
  <w16cid:commentId w16cid:paraId="09BF8DC8" w16cid:durableId="2628E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21BEB"/>
    <w:rsid w:val="000443A6"/>
    <w:rsid w:val="00055528"/>
    <w:rsid w:val="00080882"/>
    <w:rsid w:val="000846E5"/>
    <w:rsid w:val="00086E13"/>
    <w:rsid w:val="00096CD6"/>
    <w:rsid w:val="000A15F3"/>
    <w:rsid w:val="000A24B2"/>
    <w:rsid w:val="000D2FE4"/>
    <w:rsid w:val="00106FCE"/>
    <w:rsid w:val="0011017D"/>
    <w:rsid w:val="00140846"/>
    <w:rsid w:val="001500C2"/>
    <w:rsid w:val="00166B47"/>
    <w:rsid w:val="00181F29"/>
    <w:rsid w:val="00182295"/>
    <w:rsid w:val="001A4127"/>
    <w:rsid w:val="001B21C7"/>
    <w:rsid w:val="001B3B2A"/>
    <w:rsid w:val="001D4CE3"/>
    <w:rsid w:val="001D79F3"/>
    <w:rsid w:val="001E4DC0"/>
    <w:rsid w:val="001F09BC"/>
    <w:rsid w:val="001F2D5E"/>
    <w:rsid w:val="002177ED"/>
    <w:rsid w:val="00231617"/>
    <w:rsid w:val="0025668C"/>
    <w:rsid w:val="00266AD9"/>
    <w:rsid w:val="00270350"/>
    <w:rsid w:val="00271F6C"/>
    <w:rsid w:val="00272DB1"/>
    <w:rsid w:val="002948B1"/>
    <w:rsid w:val="002948E0"/>
    <w:rsid w:val="002C360E"/>
    <w:rsid w:val="002C4FBE"/>
    <w:rsid w:val="002C5045"/>
    <w:rsid w:val="002D044D"/>
    <w:rsid w:val="002D150D"/>
    <w:rsid w:val="002D7F0E"/>
    <w:rsid w:val="002F0BBB"/>
    <w:rsid w:val="00303814"/>
    <w:rsid w:val="00303F2D"/>
    <w:rsid w:val="0030650A"/>
    <w:rsid w:val="0033651D"/>
    <w:rsid w:val="00351A75"/>
    <w:rsid w:val="00360D30"/>
    <w:rsid w:val="00371C20"/>
    <w:rsid w:val="00376DE0"/>
    <w:rsid w:val="003873F0"/>
    <w:rsid w:val="003A7574"/>
    <w:rsid w:val="003B4F23"/>
    <w:rsid w:val="003B6FAA"/>
    <w:rsid w:val="003B782E"/>
    <w:rsid w:val="00412BAB"/>
    <w:rsid w:val="00421AE0"/>
    <w:rsid w:val="00421BAA"/>
    <w:rsid w:val="00430044"/>
    <w:rsid w:val="00433868"/>
    <w:rsid w:val="00437175"/>
    <w:rsid w:val="00440CFF"/>
    <w:rsid w:val="00447752"/>
    <w:rsid w:val="00451ED1"/>
    <w:rsid w:val="0046524E"/>
    <w:rsid w:val="00477955"/>
    <w:rsid w:val="0048004A"/>
    <w:rsid w:val="00490BC5"/>
    <w:rsid w:val="00497794"/>
    <w:rsid w:val="004A3DE5"/>
    <w:rsid w:val="004B1EA4"/>
    <w:rsid w:val="004C3C71"/>
    <w:rsid w:val="004F4C11"/>
    <w:rsid w:val="0051142F"/>
    <w:rsid w:val="00515D2D"/>
    <w:rsid w:val="005214CF"/>
    <w:rsid w:val="00526968"/>
    <w:rsid w:val="00534BFA"/>
    <w:rsid w:val="005379AB"/>
    <w:rsid w:val="005942F6"/>
    <w:rsid w:val="005A3AD9"/>
    <w:rsid w:val="005A73E0"/>
    <w:rsid w:val="005A7A45"/>
    <w:rsid w:val="005B21F4"/>
    <w:rsid w:val="005C40DF"/>
    <w:rsid w:val="005D3C45"/>
    <w:rsid w:val="005E3C64"/>
    <w:rsid w:val="005E752C"/>
    <w:rsid w:val="005F0602"/>
    <w:rsid w:val="005F5455"/>
    <w:rsid w:val="00601827"/>
    <w:rsid w:val="00651708"/>
    <w:rsid w:val="006569E0"/>
    <w:rsid w:val="00675662"/>
    <w:rsid w:val="006C0352"/>
    <w:rsid w:val="006C50B8"/>
    <w:rsid w:val="006C759F"/>
    <w:rsid w:val="006D1951"/>
    <w:rsid w:val="006E3A3D"/>
    <w:rsid w:val="00746CCB"/>
    <w:rsid w:val="00751149"/>
    <w:rsid w:val="00754725"/>
    <w:rsid w:val="00763DFE"/>
    <w:rsid w:val="00772287"/>
    <w:rsid w:val="00772D20"/>
    <w:rsid w:val="00774D67"/>
    <w:rsid w:val="007755C4"/>
    <w:rsid w:val="00786D44"/>
    <w:rsid w:val="0079226D"/>
    <w:rsid w:val="00792D5B"/>
    <w:rsid w:val="007A082A"/>
    <w:rsid w:val="007A2F1C"/>
    <w:rsid w:val="007B12CC"/>
    <w:rsid w:val="007B13FC"/>
    <w:rsid w:val="007B192C"/>
    <w:rsid w:val="007B3063"/>
    <w:rsid w:val="007B6BD6"/>
    <w:rsid w:val="007C1C57"/>
    <w:rsid w:val="007D0701"/>
    <w:rsid w:val="00847557"/>
    <w:rsid w:val="00850627"/>
    <w:rsid w:val="00850723"/>
    <w:rsid w:val="00884550"/>
    <w:rsid w:val="00885391"/>
    <w:rsid w:val="008854FF"/>
    <w:rsid w:val="008873DD"/>
    <w:rsid w:val="00887478"/>
    <w:rsid w:val="0089764A"/>
    <w:rsid w:val="008D34FA"/>
    <w:rsid w:val="008D6E2F"/>
    <w:rsid w:val="008F26FA"/>
    <w:rsid w:val="008F457A"/>
    <w:rsid w:val="008F6058"/>
    <w:rsid w:val="00902FD9"/>
    <w:rsid w:val="00912680"/>
    <w:rsid w:val="00926F7B"/>
    <w:rsid w:val="009273E2"/>
    <w:rsid w:val="00947B9C"/>
    <w:rsid w:val="00957D32"/>
    <w:rsid w:val="00973FA7"/>
    <w:rsid w:val="00984B84"/>
    <w:rsid w:val="00993546"/>
    <w:rsid w:val="009A5542"/>
    <w:rsid w:val="009A60BD"/>
    <w:rsid w:val="009C62F2"/>
    <w:rsid w:val="009C63FC"/>
    <w:rsid w:val="009D7ED8"/>
    <w:rsid w:val="009E31F0"/>
    <w:rsid w:val="009F0F34"/>
    <w:rsid w:val="00A13B09"/>
    <w:rsid w:val="00A30C53"/>
    <w:rsid w:val="00A433B8"/>
    <w:rsid w:val="00A46FE6"/>
    <w:rsid w:val="00A57BBF"/>
    <w:rsid w:val="00AD6759"/>
    <w:rsid w:val="00AF1559"/>
    <w:rsid w:val="00B035D5"/>
    <w:rsid w:val="00B11CB2"/>
    <w:rsid w:val="00B346E3"/>
    <w:rsid w:val="00B84938"/>
    <w:rsid w:val="00BA5B53"/>
    <w:rsid w:val="00BA75F3"/>
    <w:rsid w:val="00BC7961"/>
    <w:rsid w:val="00BD310E"/>
    <w:rsid w:val="00BD4037"/>
    <w:rsid w:val="00C074CA"/>
    <w:rsid w:val="00C32E51"/>
    <w:rsid w:val="00C4037A"/>
    <w:rsid w:val="00C57242"/>
    <w:rsid w:val="00C6042C"/>
    <w:rsid w:val="00C859D6"/>
    <w:rsid w:val="00CC5E7B"/>
    <w:rsid w:val="00CF0D09"/>
    <w:rsid w:val="00CF48BE"/>
    <w:rsid w:val="00D0019D"/>
    <w:rsid w:val="00D01503"/>
    <w:rsid w:val="00D16FB9"/>
    <w:rsid w:val="00D3527E"/>
    <w:rsid w:val="00D373FB"/>
    <w:rsid w:val="00D634C4"/>
    <w:rsid w:val="00D67D74"/>
    <w:rsid w:val="00D80427"/>
    <w:rsid w:val="00D9075F"/>
    <w:rsid w:val="00D9618B"/>
    <w:rsid w:val="00DC3DBA"/>
    <w:rsid w:val="00DD0878"/>
    <w:rsid w:val="00DE33E1"/>
    <w:rsid w:val="00E20C33"/>
    <w:rsid w:val="00E2103C"/>
    <w:rsid w:val="00E217B4"/>
    <w:rsid w:val="00E23DE1"/>
    <w:rsid w:val="00E256F3"/>
    <w:rsid w:val="00E33726"/>
    <w:rsid w:val="00E353CB"/>
    <w:rsid w:val="00E372EE"/>
    <w:rsid w:val="00E44BFE"/>
    <w:rsid w:val="00E945AC"/>
    <w:rsid w:val="00EB0C0F"/>
    <w:rsid w:val="00EB5CA3"/>
    <w:rsid w:val="00EC6B47"/>
    <w:rsid w:val="00ED1628"/>
    <w:rsid w:val="00EE5B74"/>
    <w:rsid w:val="00EF3C3C"/>
    <w:rsid w:val="00F00703"/>
    <w:rsid w:val="00F07852"/>
    <w:rsid w:val="00F633C1"/>
    <w:rsid w:val="00F75EB7"/>
    <w:rsid w:val="00F76F37"/>
    <w:rsid w:val="00F83744"/>
    <w:rsid w:val="00F87256"/>
    <w:rsid w:val="00F9445D"/>
    <w:rsid w:val="00FD777D"/>
    <w:rsid w:val="00FF2F22"/>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35</Pages>
  <Words>27371</Words>
  <Characters>156017</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8</cp:revision>
  <dcterms:created xsi:type="dcterms:W3CDTF">2022-04-21T22:31:00Z</dcterms:created>
  <dcterms:modified xsi:type="dcterms:W3CDTF">2022-05-13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